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61D70752" w:rsidR="001E096A" w:rsidRPr="00207BC8" w:rsidRDefault="00577D3B" w:rsidP="001E096A">
      <w:pPr>
        <w:jc w:val="center"/>
        <w:rPr>
          <w:b/>
        </w:rPr>
      </w:pPr>
      <w:r>
        <w:rPr>
          <w:b/>
        </w:rPr>
        <w:t>Comparative genomic</w:t>
      </w:r>
      <w:r w:rsidR="00EC5E44">
        <w:rPr>
          <w:b/>
        </w:rPr>
        <w:t xml:space="preserve">s of </w:t>
      </w:r>
      <w:r w:rsidR="004C3EAE">
        <w:rPr>
          <w:b/>
        </w:rPr>
        <w:t xml:space="preserve">an </w:t>
      </w:r>
      <w:r w:rsidR="001E096A" w:rsidRPr="00207BC8">
        <w:rPr>
          <w:b/>
        </w:rPr>
        <w:t>unusual biogeographic disjunction</w:t>
      </w:r>
      <w:r w:rsidR="00C37DF5">
        <w:rPr>
          <w:b/>
        </w:rPr>
        <w:t xml:space="preserve"> in the cotton tribe (Gossypieae)</w:t>
      </w:r>
      <w:r w:rsidR="004C3EAE">
        <w:rPr>
          <w:b/>
        </w:rPr>
        <w:t xml:space="preserve"> yields insights into genome downsizing</w:t>
      </w:r>
    </w:p>
    <w:p w14:paraId="60CE6A03" w14:textId="7FF1A6CA" w:rsidR="001E096A" w:rsidRDefault="006C0723" w:rsidP="001E096A">
      <w:r>
        <w:t>Corrinne</w:t>
      </w:r>
      <w:r w:rsidR="001E096A">
        <w:t xml:space="preserve"> E Grover</w:t>
      </w:r>
      <w:r w:rsidR="00577D3B" w:rsidRPr="00494A0C">
        <w:rPr>
          <w:vertAlign w:val="superscript"/>
        </w:rPr>
        <w:t>1</w:t>
      </w:r>
      <w:r w:rsidR="001E096A">
        <w:t xml:space="preserve">, Mark A </w:t>
      </w:r>
      <w:proofErr w:type="spellStart"/>
      <w:r w:rsidR="001E096A">
        <w:t>Arick</w:t>
      </w:r>
      <w:proofErr w:type="spellEnd"/>
      <w:r w:rsidR="001E096A">
        <w:t xml:space="preserve">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proofErr w:type="spellStart"/>
      <w:r w:rsidR="002613A6">
        <w:t>Guanjing</w:t>
      </w:r>
      <w:proofErr w:type="spellEnd"/>
      <w:r w:rsidR="002613A6">
        <w:t xml:space="preserve"> Hu</w:t>
      </w:r>
      <w:r w:rsidR="00577D3B" w:rsidRPr="00577D3B">
        <w:rPr>
          <w:vertAlign w:val="superscript"/>
        </w:rPr>
        <w:t>1</w:t>
      </w:r>
      <w:r w:rsidR="002613A6">
        <w:t xml:space="preserve">, </w:t>
      </w:r>
      <w:r w:rsidR="001E096A">
        <w:t>William S Sanders</w:t>
      </w:r>
      <w:r w:rsidR="00577D3B" w:rsidRPr="00577D3B">
        <w:rPr>
          <w:vertAlign w:val="superscript"/>
        </w:rPr>
        <w:t>2</w:t>
      </w:r>
      <w:r w:rsidR="00494A0C">
        <w:rPr>
          <w:vertAlign w:val="superscript"/>
        </w:rPr>
        <w:t>,3,4</w:t>
      </w:r>
      <w:r w:rsidR="001E096A">
        <w:t xml:space="preserve">, Rubab </w:t>
      </w:r>
      <w:r w:rsidR="00FC1CD6">
        <w:t xml:space="preserve">Zahra </w:t>
      </w:r>
      <w:r w:rsidR="001E096A">
        <w:t>Naqvi</w:t>
      </w:r>
      <w:r w:rsidR="00494A0C">
        <w:rPr>
          <w:vertAlign w:val="superscript"/>
        </w:rPr>
        <w:t>5</w:t>
      </w:r>
      <w:r w:rsidR="001E096A">
        <w:t>, Muhammad Farooq</w:t>
      </w:r>
      <w:r w:rsidR="00494A0C">
        <w:rPr>
          <w:vertAlign w:val="superscript"/>
        </w:rPr>
        <w:t>5</w:t>
      </w:r>
      <w:r w:rsidR="001E096A">
        <w:t>,</w:t>
      </w:r>
      <w:r w:rsidR="00D94147" w:rsidRPr="00D94147">
        <w:t xml:space="preserve"> </w:t>
      </w:r>
      <w:proofErr w:type="spellStart"/>
      <w:r w:rsidR="00D94147" w:rsidRPr="00D94147">
        <w:t>Xiaochong</w:t>
      </w:r>
      <w:proofErr w:type="spellEnd"/>
      <w:r w:rsidR="00D94147">
        <w:t xml:space="preserve"> </w:t>
      </w:r>
      <w:r w:rsidR="00FF27B6">
        <w:t>Li</w:t>
      </w:r>
      <w:r w:rsidR="00494A0C">
        <w:rPr>
          <w:vertAlign w:val="superscript"/>
        </w:rPr>
        <w:t>6</w:t>
      </w:r>
      <w:r w:rsidR="00D94147">
        <w:t xml:space="preserve">, </w:t>
      </w:r>
      <w:r w:rsidR="00756A47">
        <w:t>Lei Gong</w:t>
      </w:r>
      <w:r w:rsidR="00494A0C">
        <w:rPr>
          <w:vertAlign w:val="superscript"/>
        </w:rPr>
        <w:t>6</w:t>
      </w:r>
      <w:r w:rsidR="00756A47">
        <w:t xml:space="preserve">, </w:t>
      </w:r>
      <w:r w:rsidR="001E096A">
        <w:t>Joann Mudge</w:t>
      </w:r>
      <w:r w:rsidR="00494A0C">
        <w:rPr>
          <w:vertAlign w:val="superscript"/>
        </w:rPr>
        <w:t>7</w:t>
      </w:r>
      <w:r w:rsidR="001E096A">
        <w:t xml:space="preserve">, </w:t>
      </w:r>
      <w:proofErr w:type="spellStart"/>
      <w:r w:rsidR="001E096A">
        <w:t>Thiru</w:t>
      </w:r>
      <w:proofErr w:type="spellEnd"/>
      <w:r w:rsidR="001E096A">
        <w:t xml:space="preserve"> Ramaraj</w:t>
      </w:r>
      <w:r w:rsidR="00494A0C">
        <w:rPr>
          <w:vertAlign w:val="superscript"/>
        </w:rPr>
        <w:t>7</w:t>
      </w:r>
      <w:r w:rsidR="001E096A">
        <w:t>, Joshua A Udall</w:t>
      </w:r>
      <w:r w:rsidR="00494A0C">
        <w:rPr>
          <w:vertAlign w:val="superscript"/>
        </w:rPr>
        <w:t>8</w:t>
      </w:r>
      <w:r w:rsidR="001E096A">
        <w:t>, Dani</w:t>
      </w:r>
      <w:r w:rsidR="007B6F34">
        <w:t>el G Peterson</w:t>
      </w:r>
      <w:r w:rsidR="00577D3B" w:rsidRPr="00577D3B">
        <w:rPr>
          <w:vertAlign w:val="superscript"/>
        </w:rPr>
        <w:t>2</w:t>
      </w:r>
      <w:r w:rsidR="007B6F34">
        <w:t>, Jodi Scheffler</w:t>
      </w:r>
      <w:r w:rsidR="00494A0C">
        <w:rPr>
          <w:vertAlign w:val="superscript"/>
        </w:rPr>
        <w:t>9</w:t>
      </w:r>
      <w:r w:rsidR="007B6F34">
        <w:t xml:space="preserve">, </w:t>
      </w:r>
      <w:r w:rsidR="00E83116">
        <w:t>Brian Scheffler</w:t>
      </w:r>
      <w:r w:rsidR="00494A0C">
        <w:rPr>
          <w:vertAlign w:val="superscript"/>
        </w:rPr>
        <w:t>9</w:t>
      </w:r>
      <w:r w:rsidR="00E83116">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5772EB6B" w:rsidR="00577D3B" w:rsidRDefault="00577D3B" w:rsidP="001E096A">
      <w:proofErr w:type="gramStart"/>
      <w:r w:rsidRPr="006C25F6">
        <w:rPr>
          <w:vertAlign w:val="superscript"/>
        </w:rPr>
        <w:t>1</w:t>
      </w:r>
      <w:proofErr w:type="gramEnd"/>
      <w:r>
        <w:t xml:space="preserve"> Department of Ecology, Evolution, and Organismal Biology, Iowa State University, Ames</w:t>
      </w:r>
      <w:r w:rsidR="00A24E1B">
        <w:t>,</w:t>
      </w:r>
      <w:r>
        <w:t xml:space="preserve"> IA USA</w:t>
      </w:r>
    </w:p>
    <w:p w14:paraId="662AA2AC" w14:textId="6EBE465A" w:rsidR="00577D3B" w:rsidRDefault="00577D3B" w:rsidP="001E096A">
      <w:proofErr w:type="gramStart"/>
      <w:r w:rsidRPr="006C25F6">
        <w:rPr>
          <w:vertAlign w:val="superscript"/>
        </w:rPr>
        <w:t>2</w:t>
      </w:r>
      <w:proofErr w:type="gramEnd"/>
      <w:r>
        <w:t xml:space="preserve"> </w:t>
      </w:r>
      <w:r w:rsidR="00764C5B" w:rsidRPr="00764C5B">
        <w:t>Institute for Genomics, Biocomputing, and Biotechnology, Mississippi State University, MS</w:t>
      </w:r>
      <w:r w:rsidR="00D939E3">
        <w:t xml:space="preserve"> USA</w:t>
      </w:r>
    </w:p>
    <w:p w14:paraId="57F8EF63" w14:textId="67C4289B" w:rsidR="00494A0C" w:rsidRDefault="00494A0C" w:rsidP="00494A0C">
      <w:proofErr w:type="gramStart"/>
      <w:r w:rsidRPr="006C25F6">
        <w:rPr>
          <w:vertAlign w:val="superscript"/>
        </w:rPr>
        <w:t>3</w:t>
      </w:r>
      <w:proofErr w:type="gramEnd"/>
      <w:r>
        <w:t xml:space="preserve"> Department of Computer Science &amp; Engineering, Mississippi State University, MS, USA</w:t>
      </w:r>
    </w:p>
    <w:p w14:paraId="10251E41" w14:textId="776BB00C" w:rsidR="00494A0C" w:rsidRDefault="00494A0C" w:rsidP="006C25F6">
      <w:pPr>
        <w:spacing w:after="240"/>
      </w:pPr>
      <w:r w:rsidRPr="006C25F6">
        <w:rPr>
          <w:vertAlign w:val="superscript"/>
        </w:rPr>
        <w:t>4</w:t>
      </w:r>
      <w:r>
        <w:t xml:space="preserve"> The Jackson Laboratory, CT, USA</w:t>
      </w:r>
    </w:p>
    <w:p w14:paraId="231F3DCB" w14:textId="0B7EA012" w:rsidR="00EC5B4C" w:rsidRDefault="00494A0C" w:rsidP="001E096A">
      <w:proofErr w:type="gramStart"/>
      <w:r w:rsidRPr="006C25F6">
        <w:rPr>
          <w:vertAlign w:val="superscript"/>
        </w:rPr>
        <w:t>5</w:t>
      </w:r>
      <w:proofErr w:type="gramEnd"/>
      <w:r w:rsidR="00577D3B">
        <w:t xml:space="preserve"> </w:t>
      </w:r>
      <w:r w:rsidR="00D939E3" w:rsidRPr="00D939E3">
        <w:t>National Institute for Biotechnology and Genetic Engineering</w:t>
      </w:r>
      <w:r w:rsidR="00B16ABE">
        <w:t>,</w:t>
      </w:r>
      <w:r w:rsidR="00D939E3" w:rsidRPr="00D939E3">
        <w:t xml:space="preserve"> </w:t>
      </w:r>
      <w:r w:rsidR="00A24E1B">
        <w:t>Faisalabad, Punjab</w:t>
      </w:r>
      <w:r w:rsidR="00D939E3" w:rsidRPr="00D939E3">
        <w:t>, Pakistan</w:t>
      </w:r>
    </w:p>
    <w:p w14:paraId="0EF15A4A" w14:textId="646EEABD" w:rsidR="00D939E3" w:rsidRDefault="00494A0C" w:rsidP="001E096A">
      <w:proofErr w:type="gramStart"/>
      <w:r w:rsidRPr="00494A0C">
        <w:rPr>
          <w:vertAlign w:val="superscript"/>
        </w:rPr>
        <w:t>6</w:t>
      </w:r>
      <w:proofErr w:type="gramEnd"/>
      <w:r w:rsidR="00EC5B4C">
        <w:t xml:space="preserve"> </w:t>
      </w:r>
      <w:r w:rsidR="006C5E1A">
        <w:t>School</w:t>
      </w:r>
      <w:r w:rsidR="00A24E1B">
        <w:t xml:space="preserve"> of Life Science</w:t>
      </w:r>
      <w:r w:rsidR="006C5E1A">
        <w:t>s</w:t>
      </w:r>
      <w:r w:rsidR="00A24E1B">
        <w:t xml:space="preserve">, </w:t>
      </w:r>
      <w:r w:rsidR="00D939E3" w:rsidRPr="00D939E3">
        <w:t>Northeast Normal University, Changchun</w:t>
      </w:r>
      <w:r w:rsidR="00D939E3">
        <w:t xml:space="preserve">, </w:t>
      </w:r>
      <w:r w:rsidR="006C5E1A">
        <w:t xml:space="preserve">P.R. </w:t>
      </w:r>
      <w:r w:rsidR="00D939E3">
        <w:t>China</w:t>
      </w:r>
    </w:p>
    <w:p w14:paraId="6B3C70FE" w14:textId="09B1B888" w:rsidR="00EC5B4C" w:rsidRDefault="00494A0C" w:rsidP="001E096A">
      <w:proofErr w:type="gramStart"/>
      <w:r w:rsidRPr="006C25F6">
        <w:rPr>
          <w:vertAlign w:val="superscript"/>
        </w:rPr>
        <w:t>7</w:t>
      </w:r>
      <w:proofErr w:type="gramEnd"/>
      <w:r w:rsidR="00EC5B4C">
        <w:t xml:space="preserve"> </w:t>
      </w:r>
      <w:r w:rsidR="00D939E3" w:rsidRPr="00D939E3">
        <w:t>Natio</w:t>
      </w:r>
      <w:r w:rsidR="003377FF">
        <w:t>nal Center for Genome Resources</w:t>
      </w:r>
      <w:r w:rsidR="00D939E3" w:rsidRPr="00D939E3">
        <w:t>, Santa Fe, NM USA</w:t>
      </w:r>
    </w:p>
    <w:p w14:paraId="17952389" w14:textId="13BF0F3A" w:rsidR="00EC5B4C" w:rsidRDefault="00494A0C" w:rsidP="001E096A">
      <w:proofErr w:type="gramStart"/>
      <w:r w:rsidRPr="00494A0C">
        <w:rPr>
          <w:vertAlign w:val="superscript"/>
        </w:rPr>
        <w:t>8</w:t>
      </w:r>
      <w:proofErr w:type="gramEnd"/>
      <w:r w:rsidR="00EC5B4C">
        <w:t xml:space="preserve"> </w:t>
      </w:r>
      <w:r w:rsidR="00D939E3">
        <w:t xml:space="preserve">Department of Plant and Wildlife Sciences, </w:t>
      </w:r>
      <w:r w:rsidR="00D939E3" w:rsidRPr="00D939E3">
        <w:t>Brigham Young University</w:t>
      </w:r>
      <w:r w:rsidR="00D939E3">
        <w:t>, Provo, UT USA</w:t>
      </w:r>
    </w:p>
    <w:p w14:paraId="50C6476E" w14:textId="6FBBF937" w:rsidR="00EC5B4C" w:rsidRDefault="00494A0C" w:rsidP="001E096A">
      <w:proofErr w:type="gramStart"/>
      <w:r w:rsidRPr="006C25F6">
        <w:rPr>
          <w:vertAlign w:val="superscript"/>
        </w:rPr>
        <w:t>9</w:t>
      </w:r>
      <w:proofErr w:type="gramEnd"/>
      <w:r w:rsidR="00EC5B4C">
        <w:t xml:space="preserve"> </w:t>
      </w:r>
      <w:r w:rsidR="00764C5B" w:rsidRPr="00764C5B">
        <w:t>Jamie Whitten Delta States Research Center, USDA-ARS, Stoneville, MS</w:t>
      </w:r>
      <w:r w:rsidR="006C25F6">
        <w:t xml:space="preserve"> </w:t>
      </w:r>
      <w:r w:rsidR="00764C5B" w:rsidRPr="00764C5B">
        <w:t>USA</w:t>
      </w:r>
    </w:p>
    <w:p w14:paraId="69C5F0DF" w14:textId="75BD87ED" w:rsidR="00AA5C4C" w:rsidRDefault="00AA5C4C">
      <w:r>
        <w:br w:type="page"/>
      </w:r>
    </w:p>
    <w:p w14:paraId="6DF202A7" w14:textId="77777777" w:rsidR="001E096A" w:rsidRDefault="001E096A" w:rsidP="001E096A"/>
    <w:p w14:paraId="69B6778C" w14:textId="77777777" w:rsidR="001E096A" w:rsidRPr="004C3EAE" w:rsidRDefault="00485F39" w:rsidP="001E096A">
      <w:pPr>
        <w:rPr>
          <w:b/>
        </w:rPr>
      </w:pPr>
      <w:r w:rsidRPr="004C3EAE">
        <w:rPr>
          <w:b/>
        </w:rPr>
        <w:t>Abstract</w:t>
      </w:r>
    </w:p>
    <w:p w14:paraId="6E1A2CE1" w14:textId="0F6D77C4" w:rsidR="003B3EC1" w:rsidRPr="00F0731A" w:rsidRDefault="00255D5E">
      <w:r w:rsidRPr="004C3EAE">
        <w:t xml:space="preserve">Long-distance insular dispersal is associated with divergence and speciation </w:t>
      </w:r>
      <w:r w:rsidR="004C3EAE">
        <w:t>because</w:t>
      </w:r>
      <w:r w:rsidRPr="004C3EAE">
        <w:t xml:space="preserve"> of founder effects and strong genetic drift. The </w:t>
      </w:r>
      <w:r w:rsidR="003B3EC1" w:rsidRPr="004C3EAE">
        <w:t xml:space="preserve">cotton </w:t>
      </w:r>
      <w:r w:rsidRPr="004C3EAE">
        <w:t>tribe</w:t>
      </w:r>
      <w:r w:rsidR="003B3EC1" w:rsidRPr="004C3EAE">
        <w:t xml:space="preserve"> (Gossypieae) has experienced multiple trans-oceanic dispersals</w:t>
      </w:r>
      <w:r w:rsidR="004C3EAE">
        <w:t xml:space="preserve">, generating an aggregate geographic range that encompasses much of </w:t>
      </w:r>
      <w:r w:rsidR="003B3EC1" w:rsidRPr="004C3EAE">
        <w:t xml:space="preserve">the tropics and subtropics </w:t>
      </w:r>
      <w:proofErr w:type="gramStart"/>
      <w:r w:rsidR="003B3EC1" w:rsidRPr="004C3EAE">
        <w:t>world-wide</w:t>
      </w:r>
      <w:proofErr w:type="gramEnd"/>
      <w:r w:rsidR="003B3EC1" w:rsidRPr="004C3EAE">
        <w:t>.</w:t>
      </w:r>
      <w:r w:rsidR="00F0731A" w:rsidRPr="004C3EAE">
        <w:t xml:space="preserve"> Two genera </w:t>
      </w:r>
      <w:r w:rsidR="004C3EAE">
        <w:t>in the</w:t>
      </w:r>
      <w:r w:rsidR="004C3EAE" w:rsidRPr="004C3EAE">
        <w:t xml:space="preserve"> </w:t>
      </w:r>
      <w:r w:rsidR="00F0731A" w:rsidRPr="004C3EAE">
        <w:t xml:space="preserve">Gossypieae, </w:t>
      </w:r>
      <w:r w:rsidR="00F0731A" w:rsidRPr="004C3EAE">
        <w:rPr>
          <w:i/>
        </w:rPr>
        <w:t>Kokia</w:t>
      </w:r>
      <w:r w:rsidR="00F0731A" w:rsidRPr="004C3EAE">
        <w:t xml:space="preserve"> and </w:t>
      </w:r>
      <w:r w:rsidR="00F0731A" w:rsidRPr="004C3EAE">
        <w:rPr>
          <w:i/>
        </w:rPr>
        <w:t>Gossypioides</w:t>
      </w:r>
      <w:r w:rsidR="00F0731A" w:rsidRPr="004C3EAE">
        <w:t xml:space="preserve">, </w:t>
      </w:r>
      <w:r w:rsidR="000A2312">
        <w:t>exhibit a remarkable geographic disjunction, being</w:t>
      </w:r>
      <w:r w:rsidR="004C3EAE">
        <w:t xml:space="preserve"> restricted to the Hawaiian Islands and Madagascar/East Africa, respectively</w:t>
      </w:r>
      <w:r w:rsidR="00F0731A" w:rsidRPr="004C3EAE">
        <w:t>.</w:t>
      </w:r>
      <w:r w:rsidR="004D4684" w:rsidRPr="004C3EAE">
        <w:t xml:space="preserve"> </w:t>
      </w:r>
      <w:r w:rsidR="004C3EAE">
        <w:t xml:space="preserve">We assembled </w:t>
      </w:r>
      <w:r w:rsidR="000A2312">
        <w:rPr>
          <w:i/>
        </w:rPr>
        <w:t xml:space="preserve">de </w:t>
      </w:r>
      <w:r w:rsidR="000A2312" w:rsidRPr="000A2312">
        <w:rPr>
          <w:i/>
        </w:rPr>
        <w:t>novo</w:t>
      </w:r>
      <w:r w:rsidR="000A2312">
        <w:t xml:space="preserve"> </w:t>
      </w:r>
      <w:r w:rsidR="004C3EAE" w:rsidRPr="000A2312">
        <w:t>genome</w:t>
      </w:r>
      <w:r w:rsidR="004C3EAE">
        <w:t xml:space="preserve"> sequences to address questions regarding the age of divergence </w:t>
      </w:r>
      <w:r w:rsidR="000A2312">
        <w:t xml:space="preserve">of these two genera </w:t>
      </w:r>
      <w:r w:rsidR="004C3EAE">
        <w:t xml:space="preserve">from each other and from their sister-group, </w:t>
      </w:r>
      <w:r w:rsidR="004C3EAE" w:rsidRPr="004C3EAE">
        <w:rPr>
          <w:i/>
        </w:rPr>
        <w:t>Gossypium</w:t>
      </w:r>
      <w:r w:rsidR="004C3EAE">
        <w:t xml:space="preserve">, and processes of genome evolution that have led to genome downsizing. </w:t>
      </w:r>
      <w:r w:rsidR="000A2312">
        <w:t xml:space="preserve">Using 13,000 gene orthologs and synonymous substitution rates, we show that the two disjuncts last shared a common ancestor about </w:t>
      </w:r>
      <w:proofErr w:type="gramStart"/>
      <w:r w:rsidR="000A2312">
        <w:t>5</w:t>
      </w:r>
      <w:proofErr w:type="gramEnd"/>
      <w:r w:rsidR="000A2312">
        <w:t xml:space="preserve"> MYA, about have as long as their divergence from the cotton genus. </w:t>
      </w:r>
      <w:r w:rsidR="004C3EAE">
        <w:t xml:space="preserve">We report </w:t>
      </w:r>
      <w:r w:rsidR="000A2312">
        <w:t xml:space="preserve">relative stasis in the transposable element fraction. In comparison to </w:t>
      </w:r>
      <w:r w:rsidR="000A2312">
        <w:rPr>
          <w:i/>
        </w:rPr>
        <w:t xml:space="preserve">Gossypium, </w:t>
      </w:r>
      <w:r w:rsidR="000A2312">
        <w:t xml:space="preserve">there is </w:t>
      </w:r>
      <w:r w:rsidR="004C3EAE">
        <w:t xml:space="preserve">loss of approximately 30% of the gene content in the two disjunct genera and a history of genome-wide accumulation of deletions. </w:t>
      </w:r>
      <w:r w:rsidR="004D4684" w:rsidRPr="004C3EAE">
        <w:t xml:space="preserve">The genomic analyses presented </w:t>
      </w:r>
      <w:r w:rsidR="0048725B" w:rsidRPr="004C3EAE">
        <w:t>here elucidate</w:t>
      </w:r>
      <w:r w:rsidR="004D4684" w:rsidRPr="004C3EAE">
        <w:t xml:space="preserve"> </w:t>
      </w:r>
      <w:r w:rsidR="000A2312">
        <w:t>genomic consequences of</w:t>
      </w:r>
      <w:r w:rsidR="004D4684" w:rsidRPr="004C3EAE">
        <w:t xml:space="preserve"> </w:t>
      </w:r>
      <w:r w:rsidR="000A2312">
        <w:t>the</w:t>
      </w:r>
      <w:r w:rsidR="000A2312" w:rsidRPr="004C3EAE">
        <w:t xml:space="preserve"> </w:t>
      </w:r>
      <w:r w:rsidR="004D4684" w:rsidRPr="004C3EAE">
        <w:t xml:space="preserve">demographic </w:t>
      </w:r>
      <w:r w:rsidR="000A2312">
        <w:t xml:space="preserve">and biogeographic </w:t>
      </w:r>
      <w:r w:rsidR="004D4684" w:rsidRPr="004C3EAE">
        <w:t>history</w:t>
      </w:r>
      <w:r w:rsidR="000A2312">
        <w:t xml:space="preserve"> of these closest relatives of </w:t>
      </w:r>
      <w:r w:rsidR="000A2312">
        <w:rPr>
          <w:i/>
        </w:rPr>
        <w:t>Gossypium</w:t>
      </w:r>
      <w:r w:rsidR="000A2312">
        <w:t>, enhancing their value as phylogenetic outgroups</w:t>
      </w:r>
      <w:r w:rsidR="004D4684" w:rsidRPr="004C3EAE">
        <w:t>.</w:t>
      </w:r>
      <w:r w:rsidR="004D4684">
        <w:t xml:space="preserve"> </w:t>
      </w:r>
    </w:p>
    <w:p w14:paraId="03DD5068" w14:textId="77777777" w:rsidR="003B3EC1" w:rsidRDefault="003B3EC1"/>
    <w:p w14:paraId="7CE82219" w14:textId="785CAB96" w:rsidR="00485F39" w:rsidRPr="00C13819" w:rsidRDefault="00485F39" w:rsidP="001E096A">
      <w:pPr>
        <w:rPr>
          <w:b/>
        </w:rPr>
      </w:pPr>
      <w:r w:rsidRPr="00C13819">
        <w:rPr>
          <w:b/>
        </w:rPr>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w:t>
      </w:r>
      <w:proofErr w:type="spellStart"/>
      <w:r w:rsidR="00ED06BD">
        <w:t>Lewton</w:t>
      </w:r>
      <w:proofErr w:type="spellEnd"/>
      <w:r w:rsidR="00ED06BD">
        <w:t>)</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w:t>
      </w:r>
      <w:proofErr w:type="spellStart"/>
      <w:r w:rsidR="00780297" w:rsidRPr="00780297">
        <w:t>Degener</w:t>
      </w:r>
      <w:proofErr w:type="spellEnd"/>
      <w:r w:rsidR="00780297" w:rsidRPr="00780297">
        <w:t xml:space="preserve"> &amp; </w:t>
      </w:r>
      <w:proofErr w:type="spellStart"/>
      <w:r w:rsidR="00780297" w:rsidRPr="00780297">
        <w:t>Duvel</w:t>
      </w:r>
      <w:proofErr w:type="spellEnd"/>
      <w:r w:rsidR="00780297" w:rsidRPr="00780297">
        <w:t xml:space="preserve"> </w:t>
      </w:r>
      <w:r w:rsidR="006004F3" w:rsidRPr="00930C4E">
        <w:t>and</w:t>
      </w:r>
      <w:r w:rsidR="006004F3" w:rsidRPr="00757F56">
        <w:rPr>
          <w:i/>
        </w:rPr>
        <w:t xml:space="preserve"> K. drynarioides</w:t>
      </w:r>
      <w:r w:rsidR="00780297" w:rsidRPr="00780297">
        <w:t xml:space="preserve"> (Seem.) </w:t>
      </w:r>
      <w:proofErr w:type="spellStart"/>
      <w:r w:rsidR="00780297" w:rsidRPr="00780297">
        <w:t>Lewton</w:t>
      </w:r>
      <w:proofErr w:type="spellEnd"/>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w:t>
      </w:r>
      <w:proofErr w:type="spellStart"/>
      <w:r w:rsidR="006004F3">
        <w:t>Degener</w:t>
      </w:r>
      <w:proofErr w:type="spellEnd"/>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w:t>
      </w:r>
      <w:r w:rsidR="00442C92">
        <w:lastRenderedPageBreak/>
        <w:t xml:space="preserve">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19408209"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rsidR="000F4513">
        <w:t xml:space="preserve">over </w:t>
      </w:r>
      <w:r>
        <w:t>1</w:t>
      </w:r>
      <w:r w:rsidR="000F4513">
        <w:t>7</w:t>
      </w:r>
      <w:r w:rsidR="00BC74A3">
        <w:t>,5</w:t>
      </w:r>
      <w:r>
        <w:t xml:space="preserve">00 kilometers </w:t>
      </w:r>
      <w:r w:rsidR="00ED06BD">
        <w:t xml:space="preserve">distant </w:t>
      </w:r>
      <w:r>
        <w:t xml:space="preserve">in </w:t>
      </w:r>
      <w:r w:rsidR="00195CBD">
        <w:t>East Africa and Madagascar</w:t>
      </w:r>
      <w:r w:rsidR="00B00758">
        <w:t xml:space="preserve"> (Figure 1)</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proofErr w:type="gramStart"/>
      <w:r w:rsidR="00195CBD">
        <w:t>and</w:t>
      </w:r>
      <w:proofErr w:type="gramEnd"/>
      <w:r w:rsidR="00195CBD">
        <w:t xml:space="preserve">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4-6 </w:t>
      </w:r>
      <w:r w:rsidR="008772EF">
        <w:t xml:space="preserve">  mya</w:t>
      </w:r>
      <w:r w:rsidR="00C34EE2">
        <w:t xml:space="preserve"> </w:t>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proofErr w:type="spellStart"/>
      <w:r w:rsidR="00756A47">
        <w:t>Ramaraj</w:t>
      </w:r>
      <w:proofErr w:type="spellEnd"/>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lastRenderedPageBreak/>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w:t>
      </w:r>
      <w:proofErr w:type="spellStart"/>
      <w:r>
        <w:t>bp</w:t>
      </w:r>
      <w:proofErr w:type="spellEnd"/>
      <w:r>
        <w:t xml:space="preserve">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w:t>
      </w:r>
      <w:proofErr w:type="spellStart"/>
      <w:r>
        <w:t>nt</w:t>
      </w:r>
      <w:proofErr w:type="spellEnd"/>
      <w:r>
        <w:t xml:space="preserve">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w:t>
      </w:r>
      <w:proofErr w:type="spellStart"/>
      <w:proofErr w:type="gramStart"/>
      <w:r w:rsidR="00AC2B03">
        <w:t>nt</w:t>
      </w:r>
      <w:proofErr w:type="spellEnd"/>
      <w:proofErr w:type="gramEnd"/>
      <w:r w:rsidR="00AC2B03">
        <w:t xml:space="preserve"> sequencing. Sequencing was completed on the Illumina </w:t>
      </w:r>
      <w:proofErr w:type="spellStart"/>
      <w:r w:rsidR="00AC2B03">
        <w:t>HiSeqX</w:t>
      </w:r>
      <w:proofErr w:type="spellEnd"/>
      <w:r w:rsidR="00AC2B03">
        <w:t xml:space="preserve"> Ten at </w:t>
      </w:r>
      <w:proofErr w:type="spellStart"/>
      <w:r w:rsidR="00FF27B6">
        <w:t>BerryGenomics</w:t>
      </w:r>
      <w:proofErr w:type="spellEnd"/>
      <w:r w:rsidR="00FF27B6">
        <w:t xml:space="preserve">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t xml:space="preserve">The trimmed DNA data and RNA assembly were </w:t>
      </w:r>
      <w:r w:rsidR="000D2ABF">
        <w:t xml:space="preserve">jointly </w:t>
      </w:r>
      <w:r>
        <w:t xml:space="preserve">assembled via </w:t>
      </w:r>
      <w:proofErr w:type="spellStart"/>
      <w:r>
        <w:t>ABySS</w:t>
      </w:r>
      <w:proofErr w:type="spellEnd"/>
      <w:r>
        <w:t xml:space="preserve">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w:t>
      </w:r>
      <w:proofErr w:type="spellStart"/>
      <w:r>
        <w:t>ABySS</w:t>
      </w:r>
      <w:proofErr w:type="spellEnd"/>
      <w:r>
        <w:t xml:space="preserve"> using the MEGAHIT-derived transcripts. </w:t>
      </w:r>
      <w:proofErr w:type="spellStart"/>
      <w:r>
        <w:t>ABySS</w:t>
      </w:r>
      <w:proofErr w:type="spellEnd"/>
      <w:r>
        <w:t xml:space="preserve">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proofErr w:type="spellStart"/>
      <w:r>
        <w:t>Pilon</w:t>
      </w:r>
      <w:proofErr w:type="spellEnd"/>
      <w:r>
        <w:t xml:space="preserve"> 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w:t>
      </w:r>
      <w:proofErr w:type="spellStart"/>
      <w:r w:rsidRPr="00594625">
        <w:t>Genemark</w:t>
      </w:r>
      <w:proofErr w:type="spellEnd"/>
      <w:r w:rsidRPr="00594625">
        <w:t xml:space="preserve">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w:t>
      </w:r>
      <w:proofErr w:type="spellStart"/>
      <w:r w:rsidRPr="00594625">
        <w:t>RNASeq</w:t>
      </w:r>
      <w:proofErr w:type="spellEnd"/>
      <w:r w:rsidRPr="00594625">
        <w:t xml:space="preserve">-assembly to pass to MAKER as EST evidence. The first pass of MAKER was run using the combination of: (1) the output from </w:t>
      </w:r>
      <w:proofErr w:type="spellStart"/>
      <w:r w:rsidRPr="00594625">
        <w:t>Genemark</w:t>
      </w:r>
      <w:proofErr w:type="spellEnd"/>
      <w:r w:rsidRPr="00594625">
        <w:t xml:space="preserve">,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 xml:space="preserve">model, (4) the Trinity </w:t>
      </w:r>
      <w:proofErr w:type="spellStart"/>
      <w:r w:rsidRPr="00594625">
        <w:t>RNASeq</w:t>
      </w:r>
      <w:proofErr w:type="spellEnd"/>
      <w:r w:rsidRPr="00594625">
        <w:t xml:space="preserve">-assembly as ESTs, and (5) the </w:t>
      </w:r>
      <w:proofErr w:type="spellStart"/>
      <w:r w:rsidRPr="00594625">
        <w:t>UniProt</w:t>
      </w:r>
      <w:proofErr w:type="spellEnd"/>
      <w:r w:rsidRPr="00594625">
        <w:t xml:space="preserve">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xml:space="preserve">, and were additionally used to generate a second Snap model. MAKER was run again with the same input except using the newly generated Snap model (#2 above) and Augustus model (#3 above) to replace those in the first pass. </w:t>
      </w:r>
      <w:proofErr w:type="gramStart"/>
      <w:r w:rsidRPr="00594625">
        <w:t>All annotations were output to gff format and can be found at https://github.com/Wendellab/KokiaKirkii.</w:t>
      </w:r>
      <w:proofErr w:type="gramEnd"/>
    </w:p>
    <w:p w14:paraId="646E3E60" w14:textId="77777777" w:rsidR="00E4288C" w:rsidRDefault="00E4288C" w:rsidP="001E096A">
      <w:pPr>
        <w:rPr>
          <w:i/>
        </w:rPr>
      </w:pPr>
    </w:p>
    <w:p w14:paraId="5A6DDF44" w14:textId="77710534" w:rsidR="00FA2E63" w:rsidRDefault="00FA2E63" w:rsidP="00FA2E63">
      <w:pPr>
        <w:rPr>
          <w:i/>
        </w:rPr>
      </w:pPr>
      <w:proofErr w:type="gramStart"/>
      <w:r>
        <w:rPr>
          <w:i/>
        </w:rPr>
        <w:t>dN/dS</w:t>
      </w:r>
      <w:proofErr w:type="gramEnd"/>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proofErr w:type="spellStart"/>
      <w:r w:rsidR="00D705DF">
        <w:t>BLASTp</w:t>
      </w:r>
      <w:proofErr w:type="spellEnd"/>
      <w:r w:rsidR="00D705DF">
        <w:t xml:space="preserve">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parameter (1.5) in the Markov clustering, and the “–</w:t>
      </w:r>
      <w:proofErr w:type="spellStart"/>
      <w:proofErr w:type="gramStart"/>
      <w:r w:rsidR="00530862">
        <w:t>og</w:t>
      </w:r>
      <w:proofErr w:type="spellEnd"/>
      <w:proofErr w:type="gramEnd"/>
      <w:r w:rsidR="00530862">
        <w:t xml:space="preserve">”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8"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r>
        <w:rPr>
          <w:i/>
        </w:rPr>
        <w:t>Estimating Divergence Time</w:t>
      </w:r>
      <w:r w:rsidR="00F17652">
        <w:rPr>
          <w:i/>
        </w:rPr>
        <w:t>s</w:t>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proofErr w:type="spellStart"/>
      <w:r w:rsidR="004D34CB" w:rsidRPr="0058003F">
        <w:rPr>
          <w:i/>
        </w:rPr>
        <w:t>AdhA</w:t>
      </w:r>
      <w:proofErr w:type="spellEnd"/>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 xml:space="preserve">G. </w:t>
      </w:r>
      <w:proofErr w:type="gramStart"/>
      <w:r w:rsidR="00815069" w:rsidRPr="00815069">
        <w:rPr>
          <w:i/>
        </w:rPr>
        <w:t>raimondii</w:t>
      </w:r>
      <w:proofErr w:type="gramEnd"/>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9"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proofErr w:type="gramStart"/>
      <w:r w:rsidR="009E65C9">
        <w:t>/(</w:t>
      </w:r>
      <w:proofErr w:type="gramEnd"/>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BB5FD0B" w:rsidR="00430960" w:rsidRPr="00DD5F6E" w:rsidRDefault="00101150" w:rsidP="001E096A">
      <w:pPr>
        <w:rPr>
          <w:i/>
        </w:rPr>
      </w:pPr>
      <w:r>
        <w:lastRenderedPageBreak/>
        <w:t xml:space="preserve">A custom Python script </w:t>
      </w:r>
      <w:r w:rsidR="002B679B">
        <w:t>(</w:t>
      </w:r>
      <w:hyperlink r:id="rId10"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w:t>
      </w:r>
      <w:proofErr w:type="spellStart"/>
      <w:r w:rsidR="008523D3">
        <w:t>gmap</w:t>
      </w:r>
      <w:proofErr w:type="spellEnd"/>
      <w:r w:rsidR="008523D3">
        <w:t xml:space="preserve">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w:t>
      </w:r>
      <w:r w:rsidR="00AF11A1">
        <w:t xml:space="preserve">Genes annotated in </w:t>
      </w:r>
      <w:r w:rsidR="00AF11A1" w:rsidRPr="00AF11A1">
        <w:rPr>
          <w:i/>
        </w:rPr>
        <w:t>G. raimondii</w:t>
      </w:r>
      <w:r w:rsidR="00AF11A1">
        <w:t xml:space="preserve"> that were not present in either </w:t>
      </w:r>
      <w:r w:rsidR="00AF11A1" w:rsidRPr="00AF11A1">
        <w:rPr>
          <w:i/>
        </w:rPr>
        <w:t>K. drynarioides</w:t>
      </w:r>
      <w:r w:rsidR="00AF11A1">
        <w:t xml:space="preserve"> or </w:t>
      </w:r>
      <w:r w:rsidR="00AF11A1" w:rsidRPr="00AF11A1">
        <w:rPr>
          <w:i/>
        </w:rPr>
        <w:t>G. kirkii</w:t>
      </w:r>
      <w:r w:rsidR="00AF11A1">
        <w:t xml:space="preserve">, i.e., inferred losses, were similarly verified via </w:t>
      </w:r>
      <w:proofErr w:type="spellStart"/>
      <w:r w:rsidR="00AF11A1">
        <w:t>gmap</w:t>
      </w:r>
      <w:proofErr w:type="spellEnd"/>
      <w:r w:rsidR="00AF11A1">
        <w:t xml:space="preserve"> against the unmasked </w:t>
      </w:r>
      <w:r w:rsidR="00AF11A1" w:rsidRPr="00AF11A1">
        <w:rPr>
          <w:i/>
        </w:rPr>
        <w:t>K. drynarioides</w:t>
      </w:r>
      <w:r w:rsidR="00AF11A1">
        <w:t xml:space="preserve"> or </w:t>
      </w:r>
      <w:r w:rsidR="00AF11A1" w:rsidRPr="00AF11A1">
        <w:rPr>
          <w:i/>
        </w:rPr>
        <w:t>G. kirkii</w:t>
      </w:r>
      <w:r w:rsidR="00AF11A1">
        <w:t xml:space="preserve">. </w:t>
      </w:r>
      <w:r w:rsidR="006C2425">
        <w:t xml:space="preserve">Results were visualized with </w:t>
      </w:r>
      <w:proofErr w:type="spellStart"/>
      <w:r w:rsidR="006C2425">
        <w:t>Circos</w:t>
      </w:r>
      <w:proofErr w:type="spellEnd"/>
      <w:r w:rsidR="006C2425">
        <w:t xml:space="preserve">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4B08717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1"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w:t>
      </w:r>
      <w:proofErr w:type="spellStart"/>
      <w:r w:rsidRPr="00EA4D66">
        <w:t>Repbase</w:t>
      </w:r>
      <w:proofErr w:type="spellEnd"/>
      <w:r w:rsidRPr="00EA4D66">
        <w:t xml:space="preserv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r w:rsidR="00B00758">
        <w:t>Supplementary Figure 1</w:t>
      </w:r>
      <w:r w:rsidR="00315614">
        <w:t xml:space="preserve">; </w:t>
      </w:r>
      <w:hyperlink r:id="rId12"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w:t>
      </w:r>
      <w:proofErr w:type="spellStart"/>
      <w:r>
        <w:t>megabases</w:t>
      </w:r>
      <w:proofErr w:type="spellEnd"/>
      <w:r>
        <w:t xml:space="preserve"> (Mb) attributable to that cluster (i.e., element type) for each genome/accession was calculated based on the 1% genome representation of the sample and the standardized read length of 95 </w:t>
      </w:r>
      <w:proofErr w:type="spellStart"/>
      <w:r>
        <w:t>nt</w:t>
      </w:r>
      <w:proofErr w:type="spellEnd"/>
      <w:r>
        <w:t xml:space="preserve">;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w:t>
      </w:r>
      <w:proofErr w:type="spellStart"/>
      <w:r w:rsidR="009915C3">
        <w:t>PCoA</w:t>
      </w:r>
      <w:proofErr w:type="spellEnd"/>
      <w:r w:rsidR="009915C3">
        <w:t xml:space="preserve">.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3"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272D6EA5" w:rsidR="00EB0E31" w:rsidRDefault="007F3F6C" w:rsidP="001E096A">
      <w:r>
        <w:t xml:space="preserve">Relative cluster age was approximated using the among-read divergence profile of each cluster, as previously used for </w:t>
      </w:r>
      <w:proofErr w:type="spellStart"/>
      <w:r w:rsidRPr="00EA4D66">
        <w:rPr>
          <w:i/>
        </w:rPr>
        <w:t>Fritillaria</w:t>
      </w:r>
      <w:proofErr w:type="spellEnd"/>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w:t>
      </w:r>
      <w:proofErr w:type="spellStart"/>
      <w:r>
        <w:t>BLASTn</w:t>
      </w:r>
      <w:proofErr w:type="spellEnd"/>
      <w:r>
        <w:t xml:space="preserve">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w:t>
      </w:r>
      <w:r>
        <w:lastRenderedPageBreak/>
        <w:t xml:space="preserve">percent identity was generated for each cluster </w:t>
      </w:r>
      <w:r w:rsidR="008F007C">
        <w:t xml:space="preserve">and the trend (i.e., biased toward high-identity, “young” or lower-identity, “older” element reads) was described for each via regression models </w:t>
      </w:r>
      <w:r>
        <w:t>using R</w:t>
      </w:r>
      <w:proofErr w:type="gramStart"/>
      <w:r w:rsidR="008F007C">
        <w:t>.</w:t>
      </w:r>
      <w:r w:rsidR="00D407A6">
        <w:t xml:space="preserve"> </w:t>
      </w:r>
      <w:r w:rsidR="008F007C">
        <w:t xml:space="preserve"> </w:t>
      </w:r>
      <w:proofErr w:type="gramEnd"/>
      <w:r w:rsidR="008F007C">
        <w:t>Specifically, two regression models were used to describe the data as either</w:t>
      </w:r>
      <w:r w:rsidR="008F007C" w:rsidRPr="008F007C">
        <w:t xml:space="preserve"> </w:t>
      </w:r>
      <w:r w:rsidR="008F007C">
        <w:t>linear (</w:t>
      </w:r>
      <w:r w:rsidR="008F007C" w:rsidRPr="008F007C">
        <w:t>Y = a + </w:t>
      </w:r>
      <w:proofErr w:type="spellStart"/>
      <w:r w:rsidR="008F007C" w:rsidRPr="008F007C">
        <w:t>bX</w:t>
      </w:r>
      <w:proofErr w:type="spellEnd"/>
      <w:r w:rsidR="008F007C">
        <w:t>) or quadratic</w:t>
      </w:r>
      <w:r w:rsidR="008F007C" w:rsidRPr="008F007C">
        <w:t xml:space="preserve"> </w:t>
      </w:r>
      <w:r w:rsidR="008F007C">
        <w:t>(</w:t>
      </w:r>
      <w:r w:rsidR="008F007C" w:rsidRPr="008F007C">
        <w:t>Y = a + </w:t>
      </w:r>
      <w:proofErr w:type="spellStart"/>
      <w:r w:rsidR="008F007C" w:rsidRPr="008F007C">
        <w:t>bX</w:t>
      </w:r>
      <w:proofErr w:type="spellEnd"/>
      <w:r w:rsidR="008F007C" w:rsidRPr="008F007C">
        <w:t>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w:t>
      </w:r>
      <w:r w:rsidR="00B00758">
        <w:t>Supplementary Figure 2</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 xml:space="preserve">representing </w:t>
      </w:r>
      <w:proofErr w:type="gramStart"/>
      <w:r w:rsidR="00D407A6">
        <w:t>more recent divergences</w:t>
      </w:r>
      <w:r w:rsidR="00BB0A33">
        <w:t>,</w:t>
      </w:r>
      <w:proofErr w:type="gramEnd"/>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proofErr w:type="gramStart"/>
      <w:r w:rsidR="00BB0A33" w:rsidRPr="00EA4D66">
        <w:t xml:space="preserve">As with </w:t>
      </w:r>
      <w:r w:rsidR="00D16902">
        <w:t xml:space="preserve">Ferreira de </w:t>
      </w:r>
      <w:proofErr w:type="spellStart"/>
      <w:r w:rsidR="00D16902">
        <w:t>Carvalho</w:t>
      </w:r>
      <w:proofErr w:type="spellEnd"/>
      <w:r w:rsidR="00D16902">
        <w:t xml:space="preserve"> (2016)</w:t>
      </w:r>
      <w:r w:rsidR="00BB0A33" w:rsidRPr="00EA4D66">
        <w:t>,</w:t>
      </w:r>
      <w:proofErr w:type="gramEnd"/>
      <w:r w:rsidR="00BB0A33" w:rsidRPr="00EA4D66">
        <w:t xml:space="preserve"> </w:t>
      </w:r>
      <w:proofErr w:type="gramStart"/>
      <w:r w:rsidR="00BB0A33" w:rsidRPr="00EA4D66">
        <w:t>t</w:t>
      </w:r>
      <w:r w:rsidRPr="00EA4D66">
        <w:t>his regression</w:t>
      </w:r>
      <w:proofErr w:type="gramEnd"/>
      <w:r w:rsidRPr="00EA4D66">
        <w:t xml:space="preserve">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proofErr w:type="spellStart"/>
      <w:r w:rsidR="00953E24">
        <w:t>Benjamini</w:t>
      </w:r>
      <w:proofErr w:type="spellEnd"/>
      <w:r w:rsidR="00953E24">
        <w:t>-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4"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34041D8E" w:rsidR="00C908C6" w:rsidRDefault="00611C13" w:rsidP="001E096A">
      <w:proofErr w:type="spellStart"/>
      <w:r>
        <w:t>ABySS</w:t>
      </w:r>
      <w:proofErr w:type="spellEnd"/>
      <w:r>
        <w:t xml:space="preserve">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w:t>
      </w:r>
      <w:r>
        <w:lastRenderedPageBreak/>
        <w:t>(</w:t>
      </w:r>
      <w:r w:rsidR="0066143B">
        <w:t xml:space="preserve">Supplementary </w:t>
      </w:r>
      <w:r>
        <w:t>Table</w:t>
      </w:r>
      <w:r w:rsidR="0066143B">
        <w:t xml:space="preserve"> 1</w:t>
      </w:r>
      <w:r>
        <w:t xml:space="preserve">;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recovered as single-copy (</w:t>
      </w:r>
      <w:r w:rsidR="0066143B">
        <w:t xml:space="preserve">Supplementary </w:t>
      </w:r>
      <w:r w:rsidR="001C5718">
        <w:t xml:space="preserve">Table </w:t>
      </w:r>
      <w:r w:rsidR="0066143B">
        <w:t>2</w:t>
      </w:r>
      <w:r w:rsidR="001C5718">
        <w:t>)</w:t>
      </w:r>
      <w:proofErr w:type="gramStart"/>
      <w:r w:rsidR="001C5718">
        <w:t xml:space="preserve">.  </w:t>
      </w:r>
      <w:proofErr w:type="gramEnd"/>
      <w:r w:rsidR="00F26A94">
        <w:t xml:space="preserve">Annotation of the </w:t>
      </w:r>
      <w:r w:rsidR="00F26A94">
        <w:rPr>
          <w:i/>
        </w:rPr>
        <w:t>K. drynarioides</w:t>
      </w:r>
      <w:r w:rsidR="00F26A94">
        <w:t xml:space="preserve"> genome (</w:t>
      </w:r>
      <w:r w:rsidR="0066143B">
        <w:t>Supplementary Table 3</w:t>
      </w:r>
      <w:r w:rsidR="00F26A94">
        <w:t>)</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w:t>
      </w:r>
      <w:proofErr w:type="spellStart"/>
      <w:r>
        <w:t>Ramaraj</w:t>
      </w:r>
      <w:proofErr w:type="spellEnd"/>
      <w:r>
        <w:t xml:space="preserve">,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3636560A"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genome</w:t>
      </w:r>
      <w:r w:rsidR="00AF11A1">
        <w:t xml:space="preserve"> (5,982 verified</w:t>
      </w:r>
      <w:r w:rsidR="00B605C3">
        <w:t xml:space="preserve"> as “missing”</w:t>
      </w:r>
      <w:r w:rsidR="00AF11A1">
        <w:t xml:space="preserve">; see methods, </w:t>
      </w:r>
      <w:r w:rsidR="0066143B">
        <w:t xml:space="preserve">Supplementary </w:t>
      </w:r>
      <w:r w:rsidR="00AF11A1">
        <w:t xml:space="preserve">Table </w:t>
      </w:r>
      <w:r w:rsidR="0066143B">
        <w:t>4</w:t>
      </w:r>
      <w:r w:rsidR="00AF11A1">
        <w:t>)</w:t>
      </w:r>
      <w:r w:rsidR="00E94846">
        <w:t xml:space="preserve">. </w:t>
      </w:r>
      <w:r w:rsidR="00D67112">
        <w:t>R</w:t>
      </w:r>
      <w:r w:rsidR="00E94846">
        <w:t>ates of molecular evolution among these three lineages were estimated f</w:t>
      </w:r>
      <w:r w:rsidR="00D53B92">
        <w:t xml:space="preserve">or each </w:t>
      </w:r>
      <w:r w:rsidR="00E94846">
        <w:t>singleton group</w:t>
      </w:r>
      <w:r w:rsidR="00B85F96">
        <w:t xml:space="preserve"> (Supplementary Table 5)</w:t>
      </w:r>
      <w:r w:rsidR="00E94846">
        <w:t xml:space="preserve">,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990721">
        <w:t>1</w:t>
      </w:r>
      <w:r w:rsidR="00D07B1E">
        <w:t>)</w:t>
      </w:r>
      <w:r w:rsidR="00D53B92">
        <w:t xml:space="preserve">, whose median dS </w:t>
      </w:r>
      <w:r w:rsidR="00D67112">
        <w:t xml:space="preserve">values were </w:t>
      </w:r>
      <w:r w:rsidR="00D53B92">
        <w:t>approximately equivalent</w:t>
      </w:r>
      <w:r w:rsidR="00141F0D">
        <w:t xml:space="preserve"> (Figure 2)</w:t>
      </w:r>
      <w:r w:rsidR="00D07B1E">
        <w:t>.</w:t>
      </w:r>
      <w:r w:rsidR="006134EC">
        <w:t xml:space="preserve"> </w:t>
      </w:r>
      <w:r w:rsidR="003C06EE">
        <w:t xml:space="preserve">The </w:t>
      </w:r>
      <w:r w:rsidR="00634E5B">
        <w:t>median</w:t>
      </w:r>
      <w:r w:rsidR="003C06EE">
        <w:t xml:space="preserve"> </w:t>
      </w:r>
      <w:proofErr w:type="gramStart"/>
      <w:r w:rsidR="003C06EE">
        <w:t>dN</w:t>
      </w:r>
      <w:proofErr w:type="gramEnd"/>
      <w:r w:rsidR="003C06EE">
        <w:t xml:space="preserve">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 xml:space="preserve">respectively (Table </w:t>
      </w:r>
      <w:r w:rsidR="00990721">
        <w:t>1</w:t>
      </w:r>
      <w:r w:rsidR="00634E5B">
        <w:t>).</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20B59AC"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 xml:space="preserve">py orthologs with </w:t>
      </w:r>
      <w:proofErr w:type="spellStart"/>
      <w:r w:rsidR="007D17C2">
        <w:t>a dS</w:t>
      </w:r>
      <w:proofErr w:type="spellEnd"/>
      <w:r w:rsidR="007D17C2">
        <w:t xml:space="preserve"> value below our threshold (to eliminate saturated synonymous sites</w:t>
      </w:r>
      <w:r w:rsidR="00A119F6">
        <w:t xml:space="preserve"> and likely paralogs</w:t>
      </w:r>
      <w:r w:rsidR="007D17C2">
        <w:t>)</w:t>
      </w:r>
      <w:r w:rsidR="001646A8">
        <w:t>. The median of the resultant</w:t>
      </w:r>
      <w:r>
        <w:t xml:space="preserve"> dS distribution (</w:t>
      </w:r>
      <w:r w:rsidR="00141F0D">
        <w:t xml:space="preserve">Supplementary </w:t>
      </w:r>
      <w:r>
        <w:t xml:space="preserve">Figure </w:t>
      </w:r>
      <w:r w:rsidR="00141F0D">
        <w:t>3</w:t>
      </w:r>
      <w:r>
        <w:t xml:space="preserv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lastRenderedPageBreak/>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5A631306"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w:t>
      </w:r>
      <w:r w:rsidR="004E23EA">
        <w:t>2</w:t>
      </w:r>
      <w:r w:rsidR="005949A5">
        <w:t xml:space="preserv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xml:space="preserve">; Table </w:t>
      </w:r>
      <w:r w:rsidR="004E23EA">
        <w:t>2</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w:t>
      </w:r>
      <w:r w:rsidR="004E23EA">
        <w:t>2</w:t>
      </w:r>
      <w:r w:rsidR="00D87FFA">
        <w:t>). Interestingly, the number of</w:t>
      </w:r>
      <w:r w:rsidR="007E4BBC">
        <w:t xml:space="preserve"> groups where</w:t>
      </w:r>
      <w:r w:rsidR="00D87FFA">
        <w:t xml:space="preserve"> genes </w:t>
      </w:r>
      <w:r w:rsidR="007E4BBC">
        <w:t xml:space="preserve">were </w:t>
      </w:r>
      <w:r w:rsidR="00D87FFA">
        <w:t xml:space="preserve">gained in 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respectively</w:t>
      </w:r>
      <w:r w:rsidR="006C2425">
        <w:t>).</w:t>
      </w:r>
    </w:p>
    <w:p w14:paraId="58A01E28" w14:textId="44FAEAA9"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versus &gt;</w:t>
      </w:r>
      <w:proofErr w:type="gramStart"/>
      <w:r w:rsidR="00B07CEC">
        <w:t>1</w:t>
      </w:r>
      <w:proofErr w:type="gramEnd"/>
      <w:r w:rsidR="00B07CEC">
        <w:t xml:space="preserve"> </w:t>
      </w:r>
      <w:r w:rsidR="004E23EA">
        <w:t xml:space="preserve">(gains) </w:t>
      </w:r>
      <w:r w:rsidR="00B07CEC">
        <w:t xml:space="preserve">or 0 </w:t>
      </w:r>
      <w:r w:rsidR="004E23EA">
        <w:t xml:space="preserve">(losses) </w:t>
      </w:r>
      <w:r w:rsidR="00B07CEC">
        <w:t xml:space="preserve">in either </w:t>
      </w:r>
      <w:r w:rsidR="00B07CEC">
        <w:rPr>
          <w:i/>
        </w:rPr>
        <w:t xml:space="preserve">G. kirkii </w:t>
      </w:r>
      <w:r w:rsidR="00B07CEC">
        <w:t xml:space="preserve">or </w:t>
      </w:r>
      <w:r w:rsidR="00B07CEC">
        <w:rPr>
          <w:i/>
        </w:rPr>
        <w:t>K. drynarioides</w:t>
      </w:r>
      <w:r w:rsidR="00B07CEC">
        <w:t xml:space="preserve">).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4E23EA">
        <w:t>meeting this criteria</w:t>
      </w:r>
      <w:r w:rsidR="00BF58DD">
        <w:rPr>
          <w:i/>
        </w:rPr>
        <w:t xml:space="preserve">, </w:t>
      </w:r>
      <w:r w:rsidR="00B07CEC">
        <w:t>few genes (</w:t>
      </w:r>
      <w:r w:rsidR="007E4BBC">
        <w:t xml:space="preserve">1 - </w:t>
      </w:r>
      <w:r w:rsidR="00986298">
        <w:t>8</w:t>
      </w:r>
      <w:r w:rsidR="00B07CEC">
        <w:t xml:space="preserve"> %) were recovered from the </w:t>
      </w:r>
      <w:r w:rsidR="004E23EA">
        <w:t>remaining</w:t>
      </w:r>
      <w:r w:rsidR="00B07CEC">
        <w:t xml:space="preserve"> genome sequence</w:t>
      </w:r>
      <w:r w:rsidR="00BF58DD">
        <w:t>s</w:t>
      </w:r>
      <w:r w:rsidR="00B07CEC">
        <w:t xml:space="preserve"> (see methods), and in most cases, the predicted protein sequence was non-viable (</w:t>
      </w:r>
      <w:r w:rsidR="00B85F96">
        <w:t>Supplementary Table 4</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310B93">
        <w:t>, leading to an overall validation rate of 53.9%</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w:t>
      </w:r>
      <w:r w:rsidR="00E64282" w:rsidRPr="00986298">
        <w:t xml:space="preserve">found </w:t>
      </w:r>
      <w:r w:rsidR="00BF58DD" w:rsidRPr="00986298">
        <w:t xml:space="preserve">in the non-annotated regions of the </w:t>
      </w:r>
      <w:r w:rsidR="00BF58DD" w:rsidRPr="00986298">
        <w:rPr>
          <w:i/>
        </w:rPr>
        <w:t>K. drynarioides</w:t>
      </w:r>
      <w:r w:rsidR="00BF58DD" w:rsidRPr="00986298">
        <w:t xml:space="preserve"> genome</w:t>
      </w:r>
      <w:r w:rsidR="00B36A22" w:rsidRPr="00986298">
        <w:t>,</w:t>
      </w:r>
      <w:r w:rsidR="00D34EF5" w:rsidRPr="00986298">
        <w:t xml:space="preserve"> </w:t>
      </w:r>
      <w:r w:rsidR="00BF58DD" w:rsidRPr="00986298">
        <w:t xml:space="preserve">with </w:t>
      </w:r>
      <w:r w:rsidR="00D34EF5" w:rsidRPr="00986298">
        <w:t xml:space="preserve">358 </w:t>
      </w:r>
      <w:r w:rsidR="00BF58DD" w:rsidRPr="00986298">
        <w:t>non-viable</w:t>
      </w:r>
      <w:r w:rsidR="00D34EF5" w:rsidRPr="00986298">
        <w:t xml:space="preserve"> protein </w:t>
      </w:r>
      <w:r w:rsidR="00BF58DD" w:rsidRPr="00986298">
        <w:t>models</w:t>
      </w:r>
      <w:r w:rsidR="00310B93" w:rsidRPr="00986298">
        <w:t xml:space="preserve"> (64.8% validation)</w:t>
      </w:r>
      <w:r w:rsidR="00186945" w:rsidRPr="00986298">
        <w:t>.</w:t>
      </w:r>
      <w:r w:rsidR="00BF58DD" w:rsidRPr="00986298">
        <w:t xml:space="preserve"> </w:t>
      </w:r>
      <w:r w:rsidR="00986298" w:rsidRPr="00986298">
        <w:t xml:space="preserve">Using this verified set of genes, the number of losses in both species greatly exceeds the number of gains (by about 3-5x); however, the rate of gene loss is approximately similar (1,156 and 944 losses in </w:t>
      </w:r>
      <w:r w:rsidR="00986298" w:rsidRPr="00986298">
        <w:rPr>
          <w:i/>
        </w:rPr>
        <w:t xml:space="preserve">G. kirkii </w:t>
      </w:r>
      <w:r w:rsidR="00986298" w:rsidRPr="00986298">
        <w:t xml:space="preserve">and </w:t>
      </w:r>
      <w:r w:rsidR="00986298" w:rsidRPr="00986298">
        <w:rPr>
          <w:i/>
        </w:rPr>
        <w:t>K. drynarioides</w:t>
      </w:r>
      <w:r w:rsidR="00986298" w:rsidRPr="00986298">
        <w:t>, respectively).</w:t>
      </w:r>
      <w:r w:rsidR="00986298">
        <w:t xml:space="preserve"> </w:t>
      </w:r>
      <w:r w:rsidR="00310B93" w:rsidRPr="00986298">
        <w:t>Extend</w:t>
      </w:r>
      <w:r w:rsidR="00986298" w:rsidRPr="00986298">
        <w:t>ing</w:t>
      </w:r>
      <w:r w:rsidR="00310B93" w:rsidRPr="00986298">
        <w:t xml:space="preserve"> t</w:t>
      </w:r>
      <w:r w:rsidR="00986298" w:rsidRPr="00986298">
        <w:t>he rate of verification for each class t</w:t>
      </w:r>
      <w:r w:rsidR="00310B93" w:rsidRPr="00986298">
        <w:t xml:space="preserve">o the whole set of inferred </w:t>
      </w:r>
      <w:r w:rsidR="00986298" w:rsidRPr="00986298">
        <w:t>gains and losses, however, suggests a more modest ratio of gains</w:t>
      </w:r>
      <w:r w:rsidR="00986298">
        <w:t>-to-</w:t>
      </w:r>
      <w:r w:rsidR="00986298" w:rsidRPr="00986298">
        <w:t>losses (i.e.,</w:t>
      </w:r>
      <w:r w:rsidR="00986298">
        <w:t xml:space="preserve"> 1:2)</w:t>
      </w:r>
      <w:r w:rsidR="00310B93">
        <w:t xml:space="preserve"> since divergence (5.3 MYA)</w:t>
      </w:r>
      <w:r w:rsidR="00986298">
        <w:t xml:space="preserve"> with a similar number of losses in both </w:t>
      </w:r>
      <w:r w:rsidR="00986298" w:rsidRPr="00986298">
        <w:rPr>
          <w:i/>
        </w:rPr>
        <w:t>G. kirkii</w:t>
      </w:r>
      <w:r w:rsidR="00986298">
        <w:t xml:space="preserve"> and </w:t>
      </w:r>
      <w:r w:rsidR="00986298" w:rsidRPr="00986298">
        <w:rPr>
          <w:i/>
        </w:rPr>
        <w:t>K. drynarioides</w:t>
      </w:r>
      <w:r w:rsidR="00310B93">
        <w:t>.</w:t>
      </w:r>
      <w:r w:rsidR="007E4BBC">
        <w:t xml:space="preserve"> </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 xml:space="preserve">reads derived </w:t>
      </w:r>
      <w:r w:rsidR="00F514F4">
        <w:lastRenderedPageBreak/>
        <w:t>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w:t>
      </w:r>
      <w:proofErr w:type="gramStart"/>
      <w:r>
        <w:t>1</w:t>
      </w:r>
      <w:proofErr w:type="gramEnd"/>
      <w:r>
        <w:t xml:space="preserve">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27E0504E"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independence for each cluster and applied a </w:t>
      </w:r>
      <w:proofErr w:type="spellStart"/>
      <w:r w:rsidR="00B23847">
        <w:t>Benjamini</w:t>
      </w:r>
      <w:proofErr w:type="spellEnd"/>
      <w:r w:rsidR="00B23847">
        <w:t xml:space="preserve">-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w:t>
      </w:r>
      <w:proofErr w:type="spellStart"/>
      <w:r w:rsidR="00A227DD">
        <w:t>Carvalho</w:t>
      </w:r>
      <w:proofErr w:type="spellEnd"/>
      <w:r w:rsidR="00A227DD">
        <w:t xml:space="preserve">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w:t>
      </w:r>
      <w:r w:rsidR="00B85F96">
        <w:t xml:space="preserve">Supplementary </w:t>
      </w:r>
      <w:r w:rsidR="00E34B06">
        <w:t xml:space="preserve">Table </w:t>
      </w:r>
      <w:r w:rsidR="00B85F96">
        <w:t>6</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6931DC4E"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 xml:space="preserve">Figure </w:t>
      </w:r>
      <w:r w:rsidR="00EE00BD">
        <w:t>3</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Hawkins et al. 2006, Baucom et al. 2009, Schnable et al. 2009, Tian et al. 2009, Lee and Kim 2014)</w:t>
      </w:r>
      <w:r w:rsidR="0029324D">
        <w:fldChar w:fldCharType="end"/>
      </w:r>
      <w:r w:rsidR="005A0A86">
        <w:t>{Paterson, 2009 #137</w:t>
      </w:r>
      <w:r w:rsidR="00355477">
        <w:t>}</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w:t>
      </w:r>
      <w:proofErr w:type="gramStart"/>
      <w:r w:rsidR="0051282F">
        <w:t>repeats</w:t>
      </w:r>
      <w:proofErr w:type="gramEnd"/>
      <w:r w:rsidR="0051282F">
        <w:t xml:space="preserve"> and </w:t>
      </w:r>
      <w:r w:rsidR="00AC24BA">
        <w:t xml:space="preserve">in </w:t>
      </w:r>
      <w:r w:rsidR="0051282F">
        <w:t>similar amounts in each genome</w:t>
      </w:r>
      <w:r w:rsidR="0008561B">
        <w:t xml:space="preserve"> (Table </w:t>
      </w:r>
      <w:r w:rsidR="00B85F96">
        <w:t>3</w:t>
      </w:r>
      <w:r w:rsidR="0008561B">
        <w:t>)</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xml:space="preserve">, in which these two species had comparable or slightly </w:t>
      </w:r>
      <w:r w:rsidR="0051282F">
        <w:lastRenderedPageBreak/>
        <w:t>greater occupation as the cotton species, which possess 2-3x larger genomes</w:t>
      </w:r>
      <w:r w:rsidR="0008561B">
        <w:t xml:space="preserve"> (Figure </w:t>
      </w:r>
      <w:r w:rsidR="00EE00BD">
        <w:t>3</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70A14384"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w:t>
      </w:r>
      <w:r w:rsidR="009B4A5B">
        <w:t xml:space="preserve"> 4</w:t>
      </w:r>
      <w:r w:rsidR="004356A0">
        <w:t xml:space="preserve">),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Figure</w:t>
      </w:r>
      <w:r w:rsidR="009B4A5B">
        <w:t xml:space="preserve"> 4</w:t>
      </w:r>
      <w:r w:rsidR="004356A0">
        <w:t xml:space="preserve">).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differentially abundant clusters (Figure</w:t>
      </w:r>
      <w:r w:rsidR="009B4A5B">
        <w:t xml:space="preserve"> 4</w:t>
      </w:r>
      <w:r w:rsidR="004356A0">
        <w:t xml:space="preserve">;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w:t>
      </w:r>
      <w:r w:rsidR="009B4A5B">
        <w:t xml:space="preserve"> 4</w:t>
      </w:r>
      <w:r w:rsidR="00EA6B78">
        <w:t>).</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1467508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w:t>
      </w:r>
      <w:r w:rsidR="00554948">
        <w:t>r of smaller insertions (Figure 5</w:t>
      </w:r>
      <w:r w:rsidR="00412C2F">
        <w:t xml:space="preserve">).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554948">
        <w:t xml:space="preserve"> (Figure 6</w:t>
      </w:r>
      <w:r w:rsidR="00772F9D">
        <w:t>)</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FDD16AF" w:rsidR="00EB0E31" w:rsidRPr="00457C7C" w:rsidRDefault="00E27797" w:rsidP="001E096A">
      <w:r>
        <w:lastRenderedPageBreak/>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w:t>
      </w:r>
      <w:r w:rsidR="0040575C">
        <w:t xml:space="preserve">together </w:t>
      </w:r>
      <w:r w:rsidR="006446F7">
        <w:t xml:space="preserve">comprise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w:t>
      </w:r>
      <w:proofErr w:type="gramStart"/>
      <w:r>
        <w:t>3</w:t>
      </w:r>
      <w:proofErr w:type="gramEnd"/>
      <w:r>
        <w:t xml:space="preserve">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lastRenderedPageBreak/>
        <w:t xml:space="preserve">locations. We note, however, that the Hawaiian Islands are the </w:t>
      </w:r>
      <w:proofErr w:type="gramStart"/>
      <w:r w:rsidR="00083A01">
        <w:t>world’s</w:t>
      </w:r>
      <w:proofErr w:type="gramEnd"/>
      <w:r w:rsidR="00083A01">
        <w:t xml:space="preserve">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w:t>
      </w:r>
      <w:proofErr w:type="gramStart"/>
      <w:r w:rsidR="00083A01">
        <w:t>island-hopping</w:t>
      </w:r>
      <w:proofErr w:type="gramEnd"/>
      <w:r w:rsidR="00083A01">
        <w:t xml:space="preserve">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06AA25B3" w14:textId="136DD0FA" w:rsidR="00745A56" w:rsidRPr="0095490B" w:rsidRDefault="00BC213F" w:rsidP="00633CE1">
      <w:pPr>
        <w:autoSpaceDE w:val="0"/>
        <w:autoSpaceDN w:val="0"/>
        <w:adjustRightInd w:val="0"/>
        <w:spacing w:after="0" w:line="240" w:lineRule="auto"/>
        <w:rPr>
          <w:b/>
        </w:rPr>
      </w:pPr>
      <w:r>
        <w:rPr>
          <w:b/>
          <w:i/>
        </w:rPr>
        <w:t xml:space="preserve">Extensive gene removal differentiates </w:t>
      </w:r>
      <w:r>
        <w:rPr>
          <w:b/>
        </w:rPr>
        <w:t>Kokia</w:t>
      </w:r>
      <w:r>
        <w:rPr>
          <w:b/>
          <w:i/>
        </w:rPr>
        <w:t xml:space="preserve"> and </w:t>
      </w:r>
      <w:r>
        <w:rPr>
          <w:b/>
        </w:rPr>
        <w:t>Gossypioides</w:t>
      </w:r>
      <w:r w:rsidR="0095490B">
        <w:rPr>
          <w:b/>
        </w:rPr>
        <w:t xml:space="preserve">. </w:t>
      </w:r>
      <w:r w:rsidR="00E01771">
        <w:t>The temporal framework provided above provides the opportunity to explore the relative evolutionary rates of genomic differentiation</w:t>
      </w:r>
      <w:proofErr w:type="gramStart"/>
      <w:r w:rsidR="00E01771">
        <w:t xml:space="preserve">.  </w:t>
      </w:r>
      <w:proofErr w:type="gramEnd"/>
      <w:r w:rsidR="00E01771">
        <w:t>With respect to genes, v</w:t>
      </w:r>
      <w:r w:rsidR="00F349BA">
        <w:t xml:space="preserve">ariation in gene content among species and individuals is more extensive than once </w:t>
      </w:r>
      <w:r w:rsidR="00E01771">
        <w:t>thought</w:t>
      </w:r>
      <w:r w:rsidR="00F349BA">
        <w:t>, leading to the concept of “core” and “dispensable” genomes (together, the pan-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suggests that many plant species exhibit evidence of a pan-genome whose “dispensable” component may contribute to 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745A56">
        <w:t xml:space="preserve">Here, using a divergence time </w:t>
      </w:r>
      <w:r w:rsidR="0063242B">
        <w:t>5.3</w:t>
      </w:r>
      <w:r w:rsidR="00745A56">
        <w:t xml:space="preserve"> million years, we estimate that </w:t>
      </w:r>
      <w:r w:rsidR="00633CE1">
        <w:t xml:space="preserve">gene deletions between </w:t>
      </w:r>
      <w:r w:rsidR="00633CE1">
        <w:rPr>
          <w:i/>
        </w:rPr>
        <w:t>Kokia</w:t>
      </w:r>
      <w:r w:rsidR="00633CE1">
        <w:t xml:space="preserve"> and </w:t>
      </w:r>
      <w:r w:rsidR="00633CE1">
        <w:rPr>
          <w:i/>
        </w:rPr>
        <w:t>Gossypioides</w:t>
      </w:r>
      <w:r w:rsidR="00633CE1">
        <w:t xml:space="preserve"> </w:t>
      </w:r>
      <w:r w:rsidR="00745A56">
        <w:t xml:space="preserve">have occurred at about </w:t>
      </w:r>
      <w:r w:rsidR="00DD518C">
        <w:t>245</w:t>
      </w:r>
      <w:r w:rsidR="00633CE1">
        <w:t>-</w:t>
      </w:r>
      <w:r w:rsidR="00DD518C">
        <w:t>300</w:t>
      </w:r>
      <w:r w:rsidR="00633CE1">
        <w:t xml:space="preserve"> per lineage per million years. Perhaps more surprising is the number of </w:t>
      </w:r>
      <w:r w:rsidR="00D1796F">
        <w:t xml:space="preserve">additional </w:t>
      </w:r>
      <w:r w:rsidR="00633CE1">
        <w:t xml:space="preserve">genes in the </w:t>
      </w:r>
      <w:r w:rsidR="00633CE1">
        <w:rPr>
          <w:i/>
        </w:rPr>
        <w:t>Gossypium raimondii</w:t>
      </w:r>
      <w:r w:rsidR="00633CE1">
        <w:t xml:space="preserve"> genome </w:t>
      </w:r>
      <w:r w:rsidR="00D1796F">
        <w:t xml:space="preserve">as compared to </w:t>
      </w:r>
      <w:r w:rsidR="00745A56">
        <w:t>that</w:t>
      </w:r>
      <w:r w:rsidR="00633CE1">
        <w:t xml:space="preserve"> in either </w:t>
      </w:r>
      <w:r w:rsidR="00633CE1">
        <w:rPr>
          <w:i/>
        </w:rPr>
        <w:t>Kokia</w:t>
      </w:r>
      <w:r w:rsidR="00633CE1">
        <w:t xml:space="preserve"> or </w:t>
      </w:r>
      <w:r w:rsidR="00633CE1">
        <w:rPr>
          <w:i/>
        </w:rPr>
        <w:t>Gossypioides</w:t>
      </w:r>
      <w:r w:rsidR="00633CE1">
        <w:t xml:space="preserve"> (</w:t>
      </w:r>
      <w:r w:rsidR="009B12B6">
        <w:t>n</w:t>
      </w:r>
      <w:r w:rsidR="00D1796F">
        <w:t>=~</w:t>
      </w:r>
      <w:r w:rsidR="00AF11A1">
        <w:t>6</w:t>
      </w:r>
      <w:r w:rsidR="00633CE1">
        <w:t xml:space="preserve">,000). As gene deletions </w:t>
      </w:r>
      <w:r w:rsidR="00DD518C">
        <w:t xml:space="preserve">outweigh insertions and identifiable sequence was not recovered from either </w:t>
      </w:r>
      <w:r w:rsidR="00DD518C">
        <w:rPr>
          <w:i/>
        </w:rPr>
        <w:t xml:space="preserve">Kokia </w:t>
      </w:r>
      <w:r w:rsidR="00DD518C">
        <w:t xml:space="preserve">or </w:t>
      </w:r>
      <w:r w:rsidR="00DD518C" w:rsidRPr="00DD518C">
        <w:rPr>
          <w:i/>
        </w:rPr>
        <w:t>Gossypioides</w:t>
      </w:r>
      <w:r w:rsidR="00DD518C">
        <w:t xml:space="preserve">, </w:t>
      </w:r>
      <w:r w:rsidR="00633CE1" w:rsidRPr="00DD518C">
        <w:t>we</w:t>
      </w:r>
      <w:r w:rsidR="00633CE1">
        <w:t xml:space="preserve"> infer these </w:t>
      </w:r>
      <w:r w:rsidR="00DD518C">
        <w:t xml:space="preserve">missing sequences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w:t>
      </w:r>
      <w:r w:rsidR="00AF11A1">
        <w:t>~</w:t>
      </w:r>
      <w:r w:rsidR="00633CE1">
        <w:t>1,</w:t>
      </w:r>
      <w:r w:rsidR="00AF11A1">
        <w:t>000</w:t>
      </w:r>
      <w:r w:rsidR="00633CE1">
        <w:t xml:space="preserve">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w:t>
      </w:r>
      <w:r w:rsidR="00E10D28">
        <w:t xml:space="preserve"> nearly equivalent</w:t>
      </w:r>
      <w:r w:rsidR="00633CE1">
        <w:t>.</w:t>
      </w:r>
    </w:p>
    <w:p w14:paraId="23286276" w14:textId="77777777" w:rsidR="00633CE1" w:rsidRPr="000C2AB8" w:rsidRDefault="00633CE1" w:rsidP="00EA4D66">
      <w:pPr>
        <w:autoSpaceDE w:val="0"/>
        <w:autoSpaceDN w:val="0"/>
        <w:adjustRightInd w:val="0"/>
        <w:spacing w:after="0" w:line="240" w:lineRule="auto"/>
        <w:rPr>
          <w:b/>
        </w:rPr>
      </w:pPr>
    </w:p>
    <w:p w14:paraId="78E9A236" w14:textId="09CB22B4"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w:t>
      </w:r>
      <w:r w:rsidR="00FD58A3">
        <w:t xml:space="preserve">small </w:t>
      </w:r>
      <w:r w:rsidR="0043137E">
        <w:t xml:space="preserve">populations </w:t>
      </w:r>
      <w:r w:rsidR="00FD58A3">
        <w:t xml:space="preserve">because of the prominence of </w:t>
      </w:r>
      <w:r w:rsidR="0043137E">
        <w:t xml:space="preserve">strong genetic drift </w: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w:t>
      </w:r>
      <w:r w:rsidR="00FD58A3">
        <w:t>know historical</w:t>
      </w:r>
      <w:r w:rsidR="0043137E">
        <w:t xml:space="preserve"> population size</w:t>
      </w:r>
      <w:r w:rsidR="00FD58A3">
        <w:t>s</w:t>
      </w:r>
      <w:r w:rsidR="0043137E">
        <w:t xml:space="preserve"> in the present</w:t>
      </w:r>
      <w:r w:rsidR="00FD58A3">
        <w:t xml:space="preserve"> study</w:t>
      </w:r>
      <w:r w:rsidR="0043137E">
        <w:t xml:space="preserve">, </w:t>
      </w:r>
      <w:r w:rsidR="00FD58A3">
        <w:t xml:space="preserve">it is clear that population bottlenecks must have been profound in </w:t>
      </w:r>
      <w:r w:rsidR="00FD58A3" w:rsidRPr="00E10D28">
        <w:rPr>
          <w:i/>
        </w:rPr>
        <w:t>Kokia</w:t>
      </w:r>
      <w:r w:rsidR="00AF11A1">
        <w:t xml:space="preserve">, as described </w:t>
      </w:r>
      <w:proofErr w:type="gramStart"/>
      <w:r w:rsidR="00AF11A1">
        <w:t>above</w:t>
      </w:r>
      <w:proofErr w:type="gramEnd"/>
      <w:r w:rsidR="00AF11A1">
        <w:t xml:space="preserve">. </w:t>
      </w:r>
      <w:r w:rsidR="0043137E">
        <w:t xml:space="preserve">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w:t>
      </w:r>
      <w:r w:rsidR="0043137E">
        <w:lastRenderedPageBreak/>
        <w:t xml:space="preserve">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t>
      </w:r>
      <w:r w:rsidR="00126CA1">
        <w:t xml:space="preserve">representing </w:t>
      </w:r>
      <w:r w:rsidR="0043137E">
        <w:t xml:space="preserve">genome </w:t>
      </w:r>
      <w:r w:rsidR="00FD58A3">
        <w:t xml:space="preserve">size </w:t>
      </w:r>
      <w:r w:rsidR="0043137E">
        <w:t xml:space="preserve">stasis </w:t>
      </w:r>
      <w:r w:rsidR="00FD58A3">
        <w:t>during about 5 million years of divergence</w:t>
      </w:r>
      <w:r w:rsidR="0043137E">
        <w:t xml:space="preserve">. Analysis of their global repetitive content suggests that there is only </w:t>
      </w:r>
      <w:r w:rsidR="00FD58A3">
        <w:t>a trivial (</w:t>
      </w:r>
      <w:r w:rsidR="0043137E">
        <w:t xml:space="preserve">approximately </w:t>
      </w:r>
      <w:proofErr w:type="gramStart"/>
      <w:r w:rsidR="0043137E">
        <w:t>1</w:t>
      </w:r>
      <w:proofErr w:type="gramEnd"/>
      <w:r w:rsidR="0043137E">
        <w:t xml:space="preserve"> Mb difference</w:t>
      </w:r>
      <w:r w:rsidR="00FD58A3">
        <w:t>)</w:t>
      </w:r>
      <w:r w:rsidR="0043137E">
        <w:t xml:space="preserve"> in total (identifiable) repeat content, with very similar </w:t>
      </w:r>
      <w:r w:rsidR="00E3209D">
        <w:t>overall repetitive profiles for each.</w:t>
      </w:r>
      <w:r w:rsidR="00FD58A3">
        <w:t xml:space="preserve"> We note that this result contrasts with the expectation based on small effective population size alone.</w:t>
      </w:r>
    </w:p>
    <w:p w14:paraId="3600E861" w14:textId="77777777" w:rsidR="0043137E" w:rsidRDefault="0043137E" w:rsidP="0043137E">
      <w:pPr>
        <w:autoSpaceDE w:val="0"/>
        <w:autoSpaceDN w:val="0"/>
        <w:adjustRightInd w:val="0"/>
        <w:spacing w:after="0" w:line="240" w:lineRule="auto"/>
      </w:pPr>
    </w:p>
    <w:p w14:paraId="5BDFA754" w14:textId="4B618E7E" w:rsidR="0043137E" w:rsidRDefault="004D60EF" w:rsidP="0043137E">
      <w:pPr>
        <w:autoSpaceDE w:val="0"/>
        <w:autoSpaceDN w:val="0"/>
        <w:adjustRightInd w:val="0"/>
        <w:spacing w:after="0" w:line="240" w:lineRule="auto"/>
      </w:pPr>
      <w:r>
        <w:t>Notwithstanding the relative genomic stasis of the two genera</w:t>
      </w:r>
      <w:r w:rsidR="0043137E">
        <w:t xml:space="preserve">, it is clear that </w:t>
      </w:r>
      <w:r w:rsidR="00AA69D9">
        <w:t xml:space="preserve">the </w:t>
      </w:r>
      <w:r w:rsidR="0043137E">
        <w:t xml:space="preserve">differences </w:t>
      </w:r>
      <w:r w:rsidR="00AA69D9">
        <w:t xml:space="preserve">that do </w:t>
      </w:r>
      <w:r w:rsidR="0043137E">
        <w:t xml:space="preserve">exist between the two species reflect both gain and loss of </w:t>
      </w:r>
      <w:r w:rsidR="009F0873">
        <w:t xml:space="preserve">repetitive </w:t>
      </w:r>
      <w:r w:rsidR="0043137E">
        <w:t xml:space="preserve">sequence. Most of the “younger” differentially abundant clusters that distinguish </w:t>
      </w:r>
      <w:r w:rsidR="0043137E">
        <w:rPr>
          <w:i/>
        </w:rPr>
        <w:t xml:space="preserve">K. drynarioides </w:t>
      </w:r>
      <w:r w:rsidR="0043137E">
        <w:t xml:space="preserve">and </w:t>
      </w:r>
      <w:r w:rsidR="0043137E">
        <w:rPr>
          <w:i/>
        </w:rPr>
        <w:t>G. kirkii</w:t>
      </w:r>
      <w:r w:rsidR="0043137E">
        <w:t xml:space="preserve"> are over-represented in </w:t>
      </w:r>
      <w:r w:rsidR="0043137E">
        <w:rPr>
          <w:i/>
        </w:rPr>
        <w:t>K. drynarioides</w:t>
      </w:r>
      <w:r w:rsidR="0043137E">
        <w:t>, a result consistent with the observation that a reduction in population size and concomitant increase in the severity of genetic drift can lead to an increase in insertional</w:t>
      </w:r>
      <w:r w:rsidR="00E3209D">
        <w:t xml:space="preserve"> mutations</w:t>
      </w:r>
      <w:r w:rsidR="0043137E">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rsidR="0043137E">
        <w:t>. Ancestral state reconstructions of TE amounts (Figure</w:t>
      </w:r>
      <w:r w:rsidR="009B4A5B">
        <w:t xml:space="preserve"> 4</w:t>
      </w:r>
      <w:r w:rsidR="0043137E">
        <w:t xml:space="preserve">) also suggest both gain and loss in </w:t>
      </w:r>
      <w:r w:rsidR="0043137E" w:rsidRPr="00AF568B">
        <w:rPr>
          <w:i/>
        </w:rPr>
        <w:t>K. drynarioides</w:t>
      </w:r>
      <w:r w:rsidR="0043137E">
        <w:t xml:space="preserve"> and </w:t>
      </w:r>
      <w:r w:rsidR="0043137E" w:rsidRPr="00AF568B">
        <w:rPr>
          <w:i/>
        </w:rPr>
        <w:t>G. kirkii</w:t>
      </w:r>
      <w:r w:rsidR="00E3209D">
        <w:rPr>
          <w:i/>
        </w:rPr>
        <w:t xml:space="preserve"> </w:t>
      </w:r>
      <w:r w:rsidR="00E3209D">
        <w:t>of approximately the same magnitude</w:t>
      </w:r>
      <w:r w:rsidR="0043137E">
        <w:t xml:space="preserve">, </w:t>
      </w:r>
      <w:r w:rsidR="00E3209D">
        <w:t xml:space="preserve">which </w:t>
      </w:r>
      <w:r w:rsidR="0043137E">
        <w:t>account</w:t>
      </w:r>
      <w:r w:rsidR="00E3209D">
        <w:t>s</w:t>
      </w:r>
      <w:r w:rsidR="0043137E">
        <w:t xml:space="preserve"> for the static genome size of these species in the face of a changing TE landscape. </w:t>
      </w:r>
    </w:p>
    <w:p w14:paraId="66FC647D" w14:textId="77777777" w:rsidR="0043137E" w:rsidRDefault="0043137E" w:rsidP="00EA4D66">
      <w:pPr>
        <w:autoSpaceDE w:val="0"/>
        <w:autoSpaceDN w:val="0"/>
        <w:adjustRightInd w:val="0"/>
        <w:spacing w:after="0" w:line="240" w:lineRule="auto"/>
        <w:rPr>
          <w:b/>
          <w:i/>
        </w:rPr>
      </w:pPr>
    </w:p>
    <w:p w14:paraId="00799FFB" w14:textId="6C4C6C19" w:rsidR="0043137E" w:rsidRDefault="00554457" w:rsidP="0043137E">
      <w:pPr>
        <w:autoSpaceDE w:val="0"/>
        <w:autoSpaceDN w:val="0"/>
        <w:adjustRightInd w:val="0"/>
        <w:spacing w:after="0" w:line="240" w:lineRule="auto"/>
      </w:pPr>
      <w:r>
        <w:rPr>
          <w:b/>
          <w:i/>
        </w:rPr>
        <w:t>Rates of indel formation</w:t>
      </w:r>
      <w:r w:rsidR="00126CA1">
        <w:rPr>
          <w:b/>
          <w:i/>
        </w:rPr>
        <w:t>s</w:t>
      </w:r>
      <w:r>
        <w:rPr>
          <w:b/>
          <w:i/>
        </w:rPr>
        <w:t xml:space="preserve"> compensate for biased TE proliferation</w:t>
      </w:r>
      <w:r w:rsidR="001B432F">
        <w:rPr>
          <w:b/>
          <w:i/>
        </w:rPr>
        <w:t xml:space="preserve">. </w:t>
      </w:r>
      <w:r w:rsidR="00307212">
        <w:t>While transposable elements are capable of substantially altering genome size and structure, the presence of indels</w:t>
      </w:r>
      <w:r w:rsidR="00126CA1">
        <w:t xml:space="preserve"> also contributes to genome</w:t>
      </w:r>
      <w:r w:rsidR="00307212">
        <w:t xml:space="preserve">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307212">
        <w:t>.</w:t>
      </w:r>
      <w:r w:rsidR="009C49DF">
        <w:t xml:space="preserve"> </w:t>
      </w:r>
      <w:r w:rsidR="0043137E">
        <w:t>Global patterns of indel formation</w:t>
      </w:r>
      <w:r w:rsidR="009C49DF">
        <w:t xml:space="preserve">, as </w:t>
      </w:r>
      <w:r w:rsidR="0045075E">
        <w:t>inferred from</w:t>
      </w:r>
      <w:r w:rsidR="009C49DF">
        <w:t xml:space="preserve">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w:t>
      </w:r>
      <w:proofErr w:type="gramStart"/>
      <w:r w:rsidR="009C49DF">
        <w:t>than those</w:t>
      </w:r>
      <w:proofErr w:type="gramEnd"/>
      <w:r w:rsidR="009C49DF">
        <w:t xml:space="preserv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w:t>
      </w:r>
      <w:r w:rsidR="0045075E">
        <w:t>In addition, t</w:t>
      </w:r>
      <w:r w:rsidR="0043137E">
        <w:t xml:space="preserve">hese differences also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r>
        <w:rPr>
          <w:b/>
          <w:i/>
        </w:rPr>
        <w:t>Conclusions</w:t>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lastRenderedPageBreak/>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xml:space="preserve">. While some of these additional gene models may be due to differences in annotation methods betw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09DE0B8E"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 xml:space="preserve">the Iowa State University </w:t>
      </w:r>
      <w:proofErr w:type="spellStart"/>
      <w:r w:rsidRPr="00D67A52">
        <w:rPr>
          <w:rFonts w:eastAsia="Times New Roman" w:cs="Arial"/>
          <w:color w:val="222222"/>
          <w:shd w:val="clear" w:color="auto" w:fill="FFFFFF"/>
        </w:rPr>
        <w:t>ResearchIT</w:t>
      </w:r>
      <w:proofErr w:type="spellEnd"/>
      <w:r w:rsidRPr="00D67A52">
        <w:rPr>
          <w:rFonts w:eastAsia="Times New Roman" w:cs="Arial"/>
          <w:color w:val="222222"/>
          <w:shd w:val="clear" w:color="auto" w:fill="FFFFFF"/>
        </w:rPr>
        <w:t xml:space="preserve"> Unit (</w:t>
      </w:r>
      <w:hyperlink r:id="rId15"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r w:rsidR="001F7E1C">
        <w:rPr>
          <w:rFonts w:eastAsia="Times New Roman" w:cs="Arial"/>
          <w:color w:val="222222"/>
          <w:shd w:val="clear" w:color="auto" w:fill="FFFFFF"/>
        </w:rPr>
        <w:t>We thank the National Science Foundation for support</w:t>
      </w:r>
      <w:r w:rsidR="00D939E3">
        <w:rPr>
          <w:rFonts w:eastAsia="Times New Roman" w:cs="Arial"/>
          <w:color w:val="222222"/>
          <w:shd w:val="clear" w:color="auto" w:fill="FFFFFF"/>
        </w:rPr>
        <w:t>.</w:t>
      </w:r>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28A4785C" w14:textId="4D67934F" w:rsidR="00554948" w:rsidRPr="00BB526F" w:rsidRDefault="00554948" w:rsidP="00C03EAF">
      <w:pPr>
        <w:autoSpaceDE w:val="0"/>
        <w:autoSpaceDN w:val="0"/>
        <w:adjustRightInd w:val="0"/>
        <w:spacing w:after="0" w:line="240" w:lineRule="auto"/>
      </w:pPr>
      <w:r>
        <w:lastRenderedPageBreak/>
        <w:t xml:space="preserve">Figure 1: </w:t>
      </w:r>
      <w:r w:rsidR="00BB526F">
        <w:t xml:space="preserve">Modern geographic ranges between the genus </w:t>
      </w:r>
      <w:r w:rsidR="00BB526F">
        <w:rPr>
          <w:i/>
        </w:rPr>
        <w:t xml:space="preserve">Kokia </w:t>
      </w:r>
      <w:r w:rsidR="00BB526F">
        <w:t xml:space="preserve">in Hawaii and </w:t>
      </w:r>
      <w:r w:rsidR="00BB526F">
        <w:rPr>
          <w:i/>
        </w:rPr>
        <w:t>Gossypioides</w:t>
      </w:r>
      <w:r w:rsidR="00BB526F">
        <w:t xml:space="preserve"> in East Africa/Madagascar. </w:t>
      </w:r>
    </w:p>
    <w:p w14:paraId="4850A90F" w14:textId="6453AE80" w:rsidR="00554948" w:rsidRDefault="00554948" w:rsidP="00C03EAF">
      <w:pPr>
        <w:autoSpaceDE w:val="0"/>
        <w:autoSpaceDN w:val="0"/>
        <w:adjustRightInd w:val="0"/>
        <w:spacing w:after="0" w:line="240" w:lineRule="auto"/>
      </w:pPr>
    </w:p>
    <w:p w14:paraId="795A5796" w14:textId="141CEF76" w:rsidR="00554948" w:rsidRPr="00CB41BE" w:rsidRDefault="00554948" w:rsidP="00CB41BE">
      <w:pPr>
        <w:autoSpaceDE w:val="0"/>
        <w:autoSpaceDN w:val="0"/>
        <w:adjustRightInd w:val="0"/>
        <w:spacing w:after="0" w:line="240" w:lineRule="auto"/>
      </w:pPr>
      <w:r>
        <w:t xml:space="preserve">Figure 2: </w:t>
      </w:r>
      <w:r w:rsidR="00CB41BE">
        <w:t xml:space="preserve">Distribution of substitution rates between pairwise comparisons of </w:t>
      </w:r>
      <w:r w:rsidR="00CB41BE" w:rsidRPr="00F355B8">
        <w:rPr>
          <w:i/>
        </w:rPr>
        <w:t>K. drynarioides</w:t>
      </w:r>
      <w:r w:rsidR="00CB41BE">
        <w:t xml:space="preserve">, </w:t>
      </w:r>
      <w:r w:rsidR="00CB41BE" w:rsidRPr="00F355B8">
        <w:rPr>
          <w:i/>
        </w:rPr>
        <w:t>G. kirkii</w:t>
      </w:r>
      <w:r w:rsidR="00CB41BE">
        <w:t xml:space="preserve">, and </w:t>
      </w:r>
      <w:r w:rsidR="00CB41BE" w:rsidRPr="00F355B8">
        <w:rPr>
          <w:i/>
        </w:rPr>
        <w:t>Gossypium raimondii</w:t>
      </w:r>
      <w:r w:rsidR="00CB41BE">
        <w:t xml:space="preserve">. The line graph depicts the frequency distribution between </w:t>
      </w:r>
      <w:r w:rsidR="00CB41BE" w:rsidRPr="00F355B8">
        <w:rPr>
          <w:i/>
        </w:rPr>
        <w:t>G. kirkii</w:t>
      </w:r>
      <w:r w:rsidR="00CB41BE">
        <w:rPr>
          <w:i/>
        </w:rPr>
        <w:t xml:space="preserve"> </w:t>
      </w:r>
      <w:r w:rsidR="00CB41BE">
        <w:t xml:space="preserve">and </w:t>
      </w:r>
      <w:r w:rsidR="00CB41BE">
        <w:rPr>
          <w:i/>
        </w:rPr>
        <w:t xml:space="preserve">K. drynarioides </w:t>
      </w:r>
      <w:r w:rsidR="00CB41BE">
        <w:t xml:space="preserve">(red); </w:t>
      </w:r>
      <w:r w:rsidR="00CB41BE" w:rsidRPr="00F355B8">
        <w:rPr>
          <w:i/>
        </w:rPr>
        <w:t>G. kirkii</w:t>
      </w:r>
      <w:r w:rsidR="00CB41BE">
        <w:rPr>
          <w:i/>
        </w:rPr>
        <w:t xml:space="preserve"> </w:t>
      </w:r>
      <w:r w:rsidR="00CB41BE">
        <w:t xml:space="preserve">and </w:t>
      </w:r>
      <w:r w:rsidR="00CB41BE">
        <w:rPr>
          <w:i/>
        </w:rPr>
        <w:t xml:space="preserve">G. raimondii </w:t>
      </w:r>
      <w:r w:rsidR="00CB41BE">
        <w:t>(green); or</w:t>
      </w:r>
      <w:r w:rsidR="00CB41BE" w:rsidRPr="00CB41BE">
        <w:rPr>
          <w:i/>
        </w:rPr>
        <w:t xml:space="preserve"> </w:t>
      </w:r>
      <w:r w:rsidR="00CB41BE">
        <w:rPr>
          <w:i/>
        </w:rPr>
        <w:t>K. drynarioides</w:t>
      </w:r>
      <w:r w:rsidR="00CB41BE">
        <w:t xml:space="preserve"> and</w:t>
      </w:r>
      <w:r w:rsidR="00CB41BE">
        <w:rPr>
          <w:i/>
        </w:rPr>
        <w:t xml:space="preserve"> G. raimondii </w:t>
      </w:r>
      <w:r w:rsidR="00CB41BE">
        <w:t>(blue) calculated for 12,281 genes.</w:t>
      </w:r>
      <w:r w:rsidR="00F71DEA">
        <w:t xml:space="preserve"> Inset into the frequency graph are box plots of both the values (including the me</w:t>
      </w:r>
      <w:r w:rsidR="00141F0D">
        <w:t>di</w:t>
      </w:r>
      <w:r w:rsidR="00F71DEA">
        <w:t xml:space="preserve">an) of both synonymous substitutions (red) and non-synonymous substitutions (black). </w:t>
      </w:r>
    </w:p>
    <w:p w14:paraId="5EF2C7CA" w14:textId="77777777" w:rsidR="00554948" w:rsidRDefault="00554948" w:rsidP="00C03EAF">
      <w:pPr>
        <w:autoSpaceDE w:val="0"/>
        <w:autoSpaceDN w:val="0"/>
        <w:adjustRightInd w:val="0"/>
        <w:spacing w:after="0" w:line="240" w:lineRule="auto"/>
      </w:pPr>
    </w:p>
    <w:p w14:paraId="646E997A" w14:textId="07DBB1F5" w:rsidR="008F62B4" w:rsidRDefault="00554948" w:rsidP="00C03EAF">
      <w:pPr>
        <w:autoSpaceDE w:val="0"/>
        <w:autoSpaceDN w:val="0"/>
        <w:adjustRightInd w:val="0"/>
        <w:spacing w:after="0" w:line="240" w:lineRule="auto"/>
      </w:pPr>
      <w:r>
        <w:t>Figure 3</w:t>
      </w:r>
      <w:r w:rsidR="008F62B4">
        <w:t>: The (average) aggregate number of kilobases represented by each transposable element category for each species. Transposable elements were broadly categorized into categories and their repres</w:t>
      </w:r>
      <w:r>
        <w:t>entation per species summarized.</w:t>
      </w:r>
    </w:p>
    <w:p w14:paraId="4DF8BAF6" w14:textId="7C15917E" w:rsidR="008F62B4" w:rsidRDefault="008F62B4" w:rsidP="00C03EAF">
      <w:pPr>
        <w:autoSpaceDE w:val="0"/>
        <w:autoSpaceDN w:val="0"/>
        <w:adjustRightInd w:val="0"/>
        <w:spacing w:after="0" w:line="240" w:lineRule="auto"/>
      </w:pPr>
    </w:p>
    <w:p w14:paraId="627B8C94" w14:textId="743F2611" w:rsidR="008F62B4" w:rsidRDefault="008F62B4" w:rsidP="00C03EAF">
      <w:pPr>
        <w:autoSpaceDE w:val="0"/>
        <w:autoSpaceDN w:val="0"/>
        <w:adjustRightInd w:val="0"/>
        <w:spacing w:after="0" w:line="240" w:lineRule="auto"/>
      </w:pPr>
      <w:r>
        <w:t xml:space="preserve">Figure </w:t>
      </w:r>
      <w:r w:rsidR="00554948">
        <w:t>4</w:t>
      </w:r>
      <w:r>
        <w:t xml:space="preserve">: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2440D24A" w:rsidR="008F62B4" w:rsidRDefault="00D73D54" w:rsidP="00C03EAF">
      <w:pPr>
        <w:autoSpaceDE w:val="0"/>
        <w:autoSpaceDN w:val="0"/>
        <w:adjustRightInd w:val="0"/>
        <w:spacing w:after="0" w:line="240" w:lineRule="auto"/>
      </w:pPr>
      <w:r>
        <w:t xml:space="preserve">Figure </w:t>
      </w:r>
      <w:r w:rsidR="00554948">
        <w:t>5</w:t>
      </w:r>
      <w:r>
        <w:t xml:space="preserve">: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4EA0D06F" w:rsidR="00070031" w:rsidRPr="00634F4D" w:rsidRDefault="00D67A52" w:rsidP="00C03EAF">
      <w:pPr>
        <w:autoSpaceDE w:val="0"/>
        <w:autoSpaceDN w:val="0"/>
        <w:adjustRightInd w:val="0"/>
        <w:spacing w:after="0" w:line="240" w:lineRule="auto"/>
      </w:pPr>
      <w:r>
        <w:t xml:space="preserve">Figure </w:t>
      </w:r>
      <w:r w:rsidR="00865645">
        <w:t>6</w:t>
      </w:r>
      <w:r w:rsidR="00070031">
        <w:t xml:space="preserve">: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Ring</w:t>
      </w:r>
      <w:r w:rsidR="00634F4D">
        <w:rPr>
          <w:b/>
        </w:rPr>
        <w:t xml:space="preserve"> 1</w:t>
      </w:r>
      <w:r w:rsidR="005E7892">
        <w:t xml:space="preserve">: gene gains (dark) and losses (light). </w:t>
      </w:r>
      <w:r w:rsidR="005E7892" w:rsidRPr="005E7892">
        <w:rPr>
          <w:b/>
        </w:rPr>
        <w:t>Ring</w:t>
      </w:r>
      <w:r w:rsidR="00634F4D">
        <w:rPr>
          <w:b/>
        </w:rPr>
        <w:t xml:space="preserve"> 2</w:t>
      </w:r>
      <w:r w:rsidR="005E7892" w:rsidRPr="005E7892">
        <w:t>:</w:t>
      </w:r>
      <w:r w:rsidR="005E7892">
        <w:t xml:space="preserve"> insertions</w:t>
      </w:r>
      <w:r w:rsidR="005E7892" w:rsidRPr="005E7892">
        <w:rPr>
          <w:i/>
        </w:rPr>
        <w:t xml:space="preserve">. </w:t>
      </w:r>
      <w:r w:rsidR="005E7892" w:rsidRPr="005E7892">
        <w:rPr>
          <w:b/>
        </w:rPr>
        <w:t>Ring</w:t>
      </w:r>
      <w:r w:rsidR="00634F4D">
        <w:rPr>
          <w:b/>
        </w:rPr>
        <w:t xml:space="preserve"> 3</w:t>
      </w:r>
      <w:r w:rsidR="005E7892" w:rsidRPr="005E7892">
        <w:t>:</w:t>
      </w:r>
      <w:r w:rsidR="005E7892">
        <w:t xml:space="preserve"> deletions. </w:t>
      </w:r>
      <w:r w:rsidR="00634F4D">
        <w:rPr>
          <w:b/>
        </w:rPr>
        <w:t xml:space="preserve">Ring 4: </w:t>
      </w:r>
      <w:r w:rsidR="00634F4D" w:rsidRPr="00634F4D">
        <w:t>mutual</w:t>
      </w:r>
      <w:r w:rsidR="00634F4D">
        <w:rPr>
          <w:b/>
        </w:rPr>
        <w:t xml:space="preserve"> </w:t>
      </w:r>
      <w:r w:rsidR="00634F4D">
        <w:t xml:space="preserve">gene losses in </w:t>
      </w:r>
      <w:r w:rsidR="00634F4D">
        <w:rPr>
          <w:i/>
        </w:rPr>
        <w:t>Kokia</w:t>
      </w:r>
      <w:r w:rsidR="00634F4D">
        <w:t xml:space="preserve"> and </w:t>
      </w:r>
      <w:r w:rsidR="00634F4D">
        <w:rPr>
          <w:i/>
        </w:rPr>
        <w:t>Gossypioides</w:t>
      </w:r>
      <w:r w:rsidR="00634F4D">
        <w:t xml:space="preserve">, relative to </w:t>
      </w:r>
      <w:r w:rsidR="00634F4D">
        <w:rPr>
          <w:i/>
        </w:rPr>
        <w:t>Gossypium</w:t>
      </w:r>
      <w:r w:rsidR="00634F4D">
        <w:t>.</w:t>
      </w:r>
    </w:p>
    <w:p w14:paraId="62B35069" w14:textId="77777777" w:rsidR="00BB526F" w:rsidRDefault="00BB526F"/>
    <w:p w14:paraId="60917B77" w14:textId="77777777" w:rsidR="00BB526F" w:rsidRDefault="00BB526F" w:rsidP="00BB526F">
      <w:pPr>
        <w:autoSpaceDE w:val="0"/>
        <w:autoSpaceDN w:val="0"/>
        <w:adjustRightInd w:val="0"/>
        <w:spacing w:after="0" w:line="240" w:lineRule="auto"/>
      </w:pPr>
      <w:r>
        <w:t xml:space="preserve">Supplementary Figure </w:t>
      </w:r>
      <w:r w:rsidRPr="00554948">
        <w:t>1</w:t>
      </w:r>
      <w:r>
        <w:t>: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483A748C" w14:textId="77777777" w:rsidR="00BB526F" w:rsidRDefault="00BB526F" w:rsidP="00BB526F">
      <w:pPr>
        <w:autoSpaceDE w:val="0"/>
        <w:autoSpaceDN w:val="0"/>
        <w:adjustRightInd w:val="0"/>
        <w:spacing w:after="0" w:line="240" w:lineRule="auto"/>
      </w:pPr>
    </w:p>
    <w:p w14:paraId="0596036B" w14:textId="77777777" w:rsidR="00BB526F" w:rsidRDefault="00BB526F" w:rsidP="00BB526F">
      <w:pPr>
        <w:autoSpaceDE w:val="0"/>
        <w:autoSpaceDN w:val="0"/>
        <w:adjustRightInd w:val="0"/>
        <w:spacing w:after="0" w:line="240" w:lineRule="auto"/>
      </w:pPr>
      <w:r>
        <w:t xml:space="preserve">Supplementary Figure </w:t>
      </w:r>
      <w:proofErr w:type="gramStart"/>
      <w:r>
        <w:t>2 :</w:t>
      </w:r>
      <w:proofErr w:type="gramEnd"/>
      <w:r>
        <w:t xml:space="preserve"> Example graphs for regression analyses used for approximate dating. A histogram for percent identity (x-axis) among reads was generated and described via regression models (line), testing both linear (</w:t>
      </w:r>
      <w:r w:rsidRPr="008F007C">
        <w:t>Y = a + </w:t>
      </w:r>
      <w:proofErr w:type="spellStart"/>
      <w:r w:rsidRPr="008F007C">
        <w:t>bX</w:t>
      </w:r>
      <w:proofErr w:type="spellEnd"/>
      <w:r>
        <w:t>) and quadratic</w:t>
      </w:r>
      <w:r w:rsidRPr="008F007C">
        <w:t xml:space="preserve"> </w:t>
      </w:r>
      <w:r>
        <w:t>(</w:t>
      </w:r>
      <w:r w:rsidRPr="008F007C">
        <w:t>Y = a + </w:t>
      </w:r>
      <w:proofErr w:type="spellStart"/>
      <w:r w:rsidRPr="008F007C">
        <w:t>bX</w:t>
      </w:r>
      <w:proofErr w:type="spellEnd"/>
      <w:r w:rsidRPr="008F007C">
        <w:t>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 xml:space="preserve">positive quadratic vertical parabola, trend described by left-side of vertex, category 4b; (E) negative quadratic vertical parabola, trend described by right-side of vertex, category 5. Categories 2 and 6 (see methods and Ferreira de </w:t>
      </w:r>
      <w:proofErr w:type="spellStart"/>
      <w:r>
        <w:t>Carvalho</w:t>
      </w:r>
      <w:proofErr w:type="spellEnd"/>
      <w:r>
        <w:t xml:space="preserve"> (2016)) were not observed in this data. Categories 1 and 4 trend toward highly identical reads, indicating the cluster is composed of relatively young elements, whereas categories 3, 4b, and 5 trend toward lower identity, indicative of older (less identical) elements.</w:t>
      </w:r>
    </w:p>
    <w:p w14:paraId="2B2017E4" w14:textId="77777777" w:rsidR="00BB526F" w:rsidRDefault="00BB526F"/>
    <w:p w14:paraId="21BB32BE" w14:textId="03D79F82" w:rsidR="006C2425" w:rsidRDefault="00BB526F">
      <w:r>
        <w:t xml:space="preserve">Supplemental Figure 3: </w:t>
      </w:r>
      <w:r w:rsidR="00CB41BE">
        <w:t xml:space="preserve">Distribution of synonymous substitution rates (dS) between 13,643 single copy orthologs between </w:t>
      </w:r>
      <w:r w:rsidR="00CB41BE" w:rsidRPr="007D17C2">
        <w:rPr>
          <w:i/>
        </w:rPr>
        <w:t xml:space="preserve">T. cacao </w:t>
      </w:r>
      <w:r w:rsidR="00CB41BE" w:rsidRPr="007D17C2">
        <w:t>and</w:t>
      </w:r>
      <w:r w:rsidR="00CB41BE" w:rsidRPr="007D17C2">
        <w:rPr>
          <w:i/>
        </w:rPr>
        <w:t xml:space="preserve"> G. raimondii</w:t>
      </w:r>
      <w:r w:rsidR="00CB41BE">
        <w:t>. The median value of the distribution (0.4332) is marked by a vertical black line.</w:t>
      </w:r>
      <w:r w:rsidR="006C2425">
        <w:br w:type="page"/>
      </w:r>
    </w:p>
    <w:p w14:paraId="16075177" w14:textId="6ABD8D7E" w:rsidR="0029324D" w:rsidRPr="006C2425" w:rsidRDefault="006C2425" w:rsidP="00C03EAF">
      <w:pPr>
        <w:autoSpaceDE w:val="0"/>
        <w:autoSpaceDN w:val="0"/>
        <w:adjustRightInd w:val="0"/>
        <w:spacing w:after="0" w:line="240" w:lineRule="auto"/>
        <w:rPr>
          <w:b/>
        </w:rPr>
      </w:pPr>
      <w:r>
        <w:rPr>
          <w:b/>
        </w:rPr>
        <w:lastRenderedPageBreak/>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bookmarkStart w:id="0" w:name="_GoBack"/>
      <w:bookmarkEnd w:id="0"/>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6"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7"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18"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4E8D9629" w:rsidR="0058003F" w:rsidRDefault="0029324D" w:rsidP="00C03EAF">
      <w:pPr>
        <w:autoSpaceDE w:val="0"/>
        <w:autoSpaceDN w:val="0"/>
        <w:adjustRightInd w:val="0"/>
        <w:spacing w:after="0" w:line="240" w:lineRule="auto"/>
      </w:pPr>
      <w:r>
        <w:fldChar w:fldCharType="end"/>
      </w:r>
    </w:p>
    <w:sectPr w:rsidR="0058003F">
      <w:headerReference w:type="default"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1032B5" w14:textId="77777777" w:rsidR="00355477" w:rsidRDefault="00355477" w:rsidP="00B04AC1">
      <w:pPr>
        <w:spacing w:after="0" w:line="240" w:lineRule="auto"/>
      </w:pPr>
      <w:r>
        <w:separator/>
      </w:r>
    </w:p>
  </w:endnote>
  <w:endnote w:type="continuationSeparator" w:id="0">
    <w:p w14:paraId="3DEA964D" w14:textId="77777777" w:rsidR="00355477" w:rsidRDefault="00355477" w:rsidP="00B04AC1">
      <w:pPr>
        <w:spacing w:after="0" w:line="240" w:lineRule="auto"/>
      </w:pPr>
      <w:r>
        <w:continuationSeparator/>
      </w:r>
    </w:p>
  </w:endnote>
  <w:endnote w:type="continuationNotice" w:id="1">
    <w:p w14:paraId="5CB87DD4" w14:textId="77777777" w:rsidR="00355477" w:rsidRDefault="003554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1DEBB7" w14:textId="77777777" w:rsidR="00355477" w:rsidRDefault="003554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0C4ADB" w14:textId="77777777" w:rsidR="00355477" w:rsidRDefault="00355477" w:rsidP="00B04AC1">
      <w:pPr>
        <w:spacing w:after="0" w:line="240" w:lineRule="auto"/>
      </w:pPr>
      <w:r>
        <w:separator/>
      </w:r>
    </w:p>
  </w:footnote>
  <w:footnote w:type="continuationSeparator" w:id="0">
    <w:p w14:paraId="7A276438" w14:textId="77777777" w:rsidR="00355477" w:rsidRDefault="00355477" w:rsidP="00B04AC1">
      <w:pPr>
        <w:spacing w:after="0" w:line="240" w:lineRule="auto"/>
      </w:pPr>
      <w:r>
        <w:continuationSeparator/>
      </w:r>
    </w:p>
  </w:footnote>
  <w:footnote w:type="continuationNotice" w:id="1">
    <w:p w14:paraId="22FD258C" w14:textId="77777777" w:rsidR="00355477" w:rsidRDefault="003554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94A49" w14:textId="77777777" w:rsidR="00355477" w:rsidRDefault="003554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2312"/>
    <w:rsid w:val="000A47D9"/>
    <w:rsid w:val="000B2B09"/>
    <w:rsid w:val="000B64BB"/>
    <w:rsid w:val="000C2AB8"/>
    <w:rsid w:val="000C59AC"/>
    <w:rsid w:val="000D2ABF"/>
    <w:rsid w:val="000D61B6"/>
    <w:rsid w:val="000E0CD8"/>
    <w:rsid w:val="000E25A3"/>
    <w:rsid w:val="000E313A"/>
    <w:rsid w:val="000E432D"/>
    <w:rsid w:val="000E50F2"/>
    <w:rsid w:val="000E5256"/>
    <w:rsid w:val="000F4513"/>
    <w:rsid w:val="00101150"/>
    <w:rsid w:val="00101FBC"/>
    <w:rsid w:val="00101FE1"/>
    <w:rsid w:val="001059AA"/>
    <w:rsid w:val="00113233"/>
    <w:rsid w:val="00113FDF"/>
    <w:rsid w:val="0011463B"/>
    <w:rsid w:val="0011523E"/>
    <w:rsid w:val="00117A32"/>
    <w:rsid w:val="001243D5"/>
    <w:rsid w:val="00124999"/>
    <w:rsid w:val="00124CF5"/>
    <w:rsid w:val="00124F71"/>
    <w:rsid w:val="00126CA1"/>
    <w:rsid w:val="00131E8C"/>
    <w:rsid w:val="001331AD"/>
    <w:rsid w:val="00133AF1"/>
    <w:rsid w:val="00141F0D"/>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1F7E1C"/>
    <w:rsid w:val="00207BC8"/>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2760"/>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0B93"/>
    <w:rsid w:val="003141BF"/>
    <w:rsid w:val="00315614"/>
    <w:rsid w:val="003377FF"/>
    <w:rsid w:val="00347AE2"/>
    <w:rsid w:val="003548BB"/>
    <w:rsid w:val="00355477"/>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0575C"/>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075E"/>
    <w:rsid w:val="00457C7C"/>
    <w:rsid w:val="004670DC"/>
    <w:rsid w:val="00470BB8"/>
    <w:rsid w:val="00474151"/>
    <w:rsid w:val="004746FD"/>
    <w:rsid w:val="00485F39"/>
    <w:rsid w:val="0048725B"/>
    <w:rsid w:val="004874FA"/>
    <w:rsid w:val="00487C56"/>
    <w:rsid w:val="00490E61"/>
    <w:rsid w:val="00491B99"/>
    <w:rsid w:val="00494A0C"/>
    <w:rsid w:val="004B04FD"/>
    <w:rsid w:val="004B4BE9"/>
    <w:rsid w:val="004B4E3B"/>
    <w:rsid w:val="004B7B8A"/>
    <w:rsid w:val="004B7CF5"/>
    <w:rsid w:val="004C1A29"/>
    <w:rsid w:val="004C3EAE"/>
    <w:rsid w:val="004D34CB"/>
    <w:rsid w:val="004D4684"/>
    <w:rsid w:val="004D60EF"/>
    <w:rsid w:val="004D6D7A"/>
    <w:rsid w:val="004E23E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4948"/>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D449D"/>
    <w:rsid w:val="005E7892"/>
    <w:rsid w:val="005F0BA9"/>
    <w:rsid w:val="005F3038"/>
    <w:rsid w:val="005F7355"/>
    <w:rsid w:val="006004F3"/>
    <w:rsid w:val="0060105F"/>
    <w:rsid w:val="006075C9"/>
    <w:rsid w:val="00611C13"/>
    <w:rsid w:val="006134EC"/>
    <w:rsid w:val="006226C5"/>
    <w:rsid w:val="006249F5"/>
    <w:rsid w:val="00624C19"/>
    <w:rsid w:val="006259A8"/>
    <w:rsid w:val="0063242B"/>
    <w:rsid w:val="006325AC"/>
    <w:rsid w:val="00633CE1"/>
    <w:rsid w:val="00634E5B"/>
    <w:rsid w:val="00634F4D"/>
    <w:rsid w:val="00643FEC"/>
    <w:rsid w:val="006446F7"/>
    <w:rsid w:val="006534FA"/>
    <w:rsid w:val="0065416E"/>
    <w:rsid w:val="0066143B"/>
    <w:rsid w:val="006643DA"/>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C25F6"/>
    <w:rsid w:val="006C5E1A"/>
    <w:rsid w:val="006D702F"/>
    <w:rsid w:val="006E0CE9"/>
    <w:rsid w:val="006E3851"/>
    <w:rsid w:val="006F164D"/>
    <w:rsid w:val="00707B46"/>
    <w:rsid w:val="00713285"/>
    <w:rsid w:val="0072265B"/>
    <w:rsid w:val="007314BA"/>
    <w:rsid w:val="00742B97"/>
    <w:rsid w:val="0074396D"/>
    <w:rsid w:val="00745A56"/>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65645"/>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474E1"/>
    <w:rsid w:val="00951240"/>
    <w:rsid w:val="00953E24"/>
    <w:rsid w:val="0095490B"/>
    <w:rsid w:val="00961765"/>
    <w:rsid w:val="00973A4A"/>
    <w:rsid w:val="009829EC"/>
    <w:rsid w:val="00983911"/>
    <w:rsid w:val="00986298"/>
    <w:rsid w:val="00990721"/>
    <w:rsid w:val="009915C3"/>
    <w:rsid w:val="00992F04"/>
    <w:rsid w:val="0099556C"/>
    <w:rsid w:val="009961E8"/>
    <w:rsid w:val="009A067D"/>
    <w:rsid w:val="009A20AC"/>
    <w:rsid w:val="009A2CE7"/>
    <w:rsid w:val="009A4FCF"/>
    <w:rsid w:val="009A53E5"/>
    <w:rsid w:val="009B12B6"/>
    <w:rsid w:val="009B27AB"/>
    <w:rsid w:val="009B39AC"/>
    <w:rsid w:val="009B49B6"/>
    <w:rsid w:val="009B4A5B"/>
    <w:rsid w:val="009C09A1"/>
    <w:rsid w:val="009C49DF"/>
    <w:rsid w:val="009C5893"/>
    <w:rsid w:val="009C622D"/>
    <w:rsid w:val="009C6A08"/>
    <w:rsid w:val="009C7C8B"/>
    <w:rsid w:val="009D56BC"/>
    <w:rsid w:val="009E0ABD"/>
    <w:rsid w:val="009E20B9"/>
    <w:rsid w:val="009E65C9"/>
    <w:rsid w:val="009E74BF"/>
    <w:rsid w:val="009E768A"/>
    <w:rsid w:val="009F0873"/>
    <w:rsid w:val="009F4E29"/>
    <w:rsid w:val="00A00C45"/>
    <w:rsid w:val="00A01D2E"/>
    <w:rsid w:val="00A05C2A"/>
    <w:rsid w:val="00A06560"/>
    <w:rsid w:val="00A06AC5"/>
    <w:rsid w:val="00A119F6"/>
    <w:rsid w:val="00A205DD"/>
    <w:rsid w:val="00A227DD"/>
    <w:rsid w:val="00A22A3C"/>
    <w:rsid w:val="00A234E6"/>
    <w:rsid w:val="00A245C9"/>
    <w:rsid w:val="00A24E1B"/>
    <w:rsid w:val="00A273FC"/>
    <w:rsid w:val="00A352F5"/>
    <w:rsid w:val="00A379D3"/>
    <w:rsid w:val="00A41765"/>
    <w:rsid w:val="00A51DD4"/>
    <w:rsid w:val="00A6074C"/>
    <w:rsid w:val="00A77DBC"/>
    <w:rsid w:val="00A85E67"/>
    <w:rsid w:val="00A944A9"/>
    <w:rsid w:val="00AA5C4C"/>
    <w:rsid w:val="00AA671B"/>
    <w:rsid w:val="00AA69D9"/>
    <w:rsid w:val="00AA7BE3"/>
    <w:rsid w:val="00AC24BA"/>
    <w:rsid w:val="00AC2B03"/>
    <w:rsid w:val="00AC3C6A"/>
    <w:rsid w:val="00AC4F78"/>
    <w:rsid w:val="00AC6943"/>
    <w:rsid w:val="00AD29F3"/>
    <w:rsid w:val="00AF11A1"/>
    <w:rsid w:val="00AF2F76"/>
    <w:rsid w:val="00AF3EFF"/>
    <w:rsid w:val="00AF4EA8"/>
    <w:rsid w:val="00AF568B"/>
    <w:rsid w:val="00B00758"/>
    <w:rsid w:val="00B00E02"/>
    <w:rsid w:val="00B032E0"/>
    <w:rsid w:val="00B045BF"/>
    <w:rsid w:val="00B04AC1"/>
    <w:rsid w:val="00B05268"/>
    <w:rsid w:val="00B05F0D"/>
    <w:rsid w:val="00B05F19"/>
    <w:rsid w:val="00B07CEC"/>
    <w:rsid w:val="00B10290"/>
    <w:rsid w:val="00B12729"/>
    <w:rsid w:val="00B16ABE"/>
    <w:rsid w:val="00B22F43"/>
    <w:rsid w:val="00B23847"/>
    <w:rsid w:val="00B23C06"/>
    <w:rsid w:val="00B25251"/>
    <w:rsid w:val="00B31AD7"/>
    <w:rsid w:val="00B3218B"/>
    <w:rsid w:val="00B32909"/>
    <w:rsid w:val="00B36423"/>
    <w:rsid w:val="00B36A22"/>
    <w:rsid w:val="00B4212B"/>
    <w:rsid w:val="00B46AF6"/>
    <w:rsid w:val="00B5165F"/>
    <w:rsid w:val="00B605C3"/>
    <w:rsid w:val="00B66A8B"/>
    <w:rsid w:val="00B803F5"/>
    <w:rsid w:val="00B85F96"/>
    <w:rsid w:val="00B915D9"/>
    <w:rsid w:val="00B94B11"/>
    <w:rsid w:val="00BA2CAA"/>
    <w:rsid w:val="00BA749E"/>
    <w:rsid w:val="00BA7D1F"/>
    <w:rsid w:val="00BB0A33"/>
    <w:rsid w:val="00BB4613"/>
    <w:rsid w:val="00BB526F"/>
    <w:rsid w:val="00BC213F"/>
    <w:rsid w:val="00BC520F"/>
    <w:rsid w:val="00BC618D"/>
    <w:rsid w:val="00BC74A3"/>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A7EE9"/>
    <w:rsid w:val="00CB41BE"/>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1FE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39E3"/>
    <w:rsid w:val="00D94147"/>
    <w:rsid w:val="00DA3496"/>
    <w:rsid w:val="00DC5BAE"/>
    <w:rsid w:val="00DC6E26"/>
    <w:rsid w:val="00DD518C"/>
    <w:rsid w:val="00DD5F6E"/>
    <w:rsid w:val="00DE22E9"/>
    <w:rsid w:val="00DF4D0E"/>
    <w:rsid w:val="00E01771"/>
    <w:rsid w:val="00E051EB"/>
    <w:rsid w:val="00E10D28"/>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C5E44"/>
    <w:rsid w:val="00ED06BD"/>
    <w:rsid w:val="00EE00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355B8"/>
    <w:rsid w:val="00F47DA9"/>
    <w:rsid w:val="00F510C0"/>
    <w:rsid w:val="00F514F4"/>
    <w:rsid w:val="00F533B0"/>
    <w:rsid w:val="00F5717F"/>
    <w:rsid w:val="00F625FA"/>
    <w:rsid w:val="00F62657"/>
    <w:rsid w:val="00F70421"/>
    <w:rsid w:val="00F71DEA"/>
    <w:rsid w:val="00F71F01"/>
    <w:rsid w:val="00F77FB3"/>
    <w:rsid w:val="00F973CE"/>
    <w:rsid w:val="00FA2E63"/>
    <w:rsid w:val="00FA3030"/>
    <w:rsid w:val="00FA3E71"/>
    <w:rsid w:val="00FA6621"/>
    <w:rsid w:val="00FA7734"/>
    <w:rsid w:val="00FB31C7"/>
    <w:rsid w:val="00FB78D6"/>
    <w:rsid w:val="00FC1CD6"/>
    <w:rsid w:val="00FC627A"/>
    <w:rsid w:val="00FD0584"/>
    <w:rsid w:val="00FD58A3"/>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881942232">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718240178">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Wendellab/KokiaKirkii" TargetMode="External"/><Relationship Id="rId13" Type="http://schemas.openxmlformats.org/officeDocument/2006/relationships/hyperlink" Target="https://github.com/Wendellab/KokiaKirkii" TargetMode="External"/><Relationship Id="rId18" Type="http://schemas.openxmlformats.org/officeDocument/2006/relationships/hyperlink" Target="http://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fws.gov/pacificislands/flora/kokia.htm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researchit.las.iastate.edu/" TargetMode="External"/><Relationship Id="rId10" Type="http://schemas.openxmlformats.org/officeDocument/2006/relationships/hyperlink" Target="https://github.com/Wendellab/KokiaKirkii"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file:///C:\Users\corrinne\AppData\Local\Microsoft\Windows\INetCache\Content.Outlook\BJV9K5HR\www.timetree.org" TargetMode="External"/><Relationship Id="rId14" Type="http://schemas.openxmlformats.org/officeDocument/2006/relationships/hyperlink" Target="https://github.com/Wendellab/KokiaKirkii"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BD629-7CC4-43A2-9BD1-B56359CDA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2</Pages>
  <Words>21822</Words>
  <Characters>124390</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6</cp:revision>
  <dcterms:created xsi:type="dcterms:W3CDTF">2017-07-23T18:24:00Z</dcterms:created>
  <dcterms:modified xsi:type="dcterms:W3CDTF">2017-08-04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